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847A5A">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847A5A">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847A5A">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847A5A">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847A5A">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847A5A">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847A5A">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847A5A">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847A5A">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847A5A">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847A5A">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847A5A">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847A5A">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847A5A">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847A5A">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847A5A">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847A5A">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847A5A">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847A5A">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847A5A">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847A5A">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847A5A">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847A5A">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847A5A">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2ADE31C1"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E91B1C">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E91B1C">
            <w:t>[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E91B1C">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52B7AF8"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E91B1C">
            <w:t>[2]</w:t>
          </w:r>
          <w:r w:rsidR="00E93CF6">
            <w:fldChar w:fldCharType="end"/>
          </w:r>
        </w:sdtContent>
      </w:sdt>
    </w:p>
    <w:p w14:paraId="0E14BD03" w14:textId="2F396E31"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E91B1C">
            <w:t>[3]</w:t>
          </w:r>
          <w:r w:rsidR="00026B0A">
            <w:fldChar w:fldCharType="end"/>
          </w:r>
        </w:sdtContent>
      </w:sdt>
    </w:p>
    <w:p w14:paraId="50B6ED61" w14:textId="72711F50"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E91B1C">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392E71F9"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E91B1C">
            <w:t>[5]</w:t>
          </w:r>
          <w:r w:rsidR="00A8554F">
            <w:fldChar w:fldCharType="end"/>
          </w:r>
        </w:sdtContent>
      </w:sdt>
    </w:p>
    <w:p w14:paraId="4A312845" w14:textId="4771CE79"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E91B1C">
            <w:t>[6]</w:t>
          </w:r>
          <w:r w:rsidR="00F8468F">
            <w:fldChar w:fldCharType="end"/>
          </w:r>
        </w:sdtContent>
      </w:sdt>
    </w:p>
    <w:p w14:paraId="2B96CE00" w14:textId="19E330DD"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E91B1C">
            <w:t>[7]</w:t>
          </w:r>
          <w:r w:rsidR="00613984">
            <w:fldChar w:fldCharType="end"/>
          </w:r>
        </w:sdtContent>
      </w:sdt>
    </w:p>
    <w:p w14:paraId="0429711A" w14:textId="693696C4"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E91B1C">
            <w:t>[8]</w:t>
          </w:r>
          <w:r w:rsidR="002B75A4">
            <w:fldChar w:fldCharType="end"/>
          </w:r>
        </w:sdtContent>
      </w:sdt>
    </w:p>
    <w:p w14:paraId="35918478" w14:textId="1B448F68"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E91B1C">
            <w:t>[9]</w:t>
          </w:r>
          <w:r w:rsidR="00BD485E">
            <w:fldChar w:fldCharType="end"/>
          </w:r>
        </w:sdtContent>
      </w:sdt>
    </w:p>
    <w:p w14:paraId="30AE597B" w14:textId="3C5168C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E91B1C">
            <w:t>[10]</w:t>
          </w:r>
          <w:r w:rsidR="009F7A08">
            <w:fldChar w:fldCharType="end"/>
          </w:r>
        </w:sdtContent>
      </w:sdt>
    </w:p>
    <w:p w14:paraId="5F45A0C3" w14:textId="3CC3A086"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E91B1C">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5213F5E5"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E91B1C">
            <w:t>[12]</w:t>
          </w:r>
          <w:r w:rsidR="0019646D">
            <w:fldChar w:fldCharType="end"/>
          </w:r>
        </w:sdtContent>
      </w:sdt>
    </w:p>
    <w:p w14:paraId="250BF83D" w14:textId="720A1BD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E91B1C">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0274847"/>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proofErr w:type="spellStart"/>
      <w:r w:rsidR="00076DFB">
        <w:t>AufbereiteteDaten</w:t>
      </w:r>
      <w:proofErr w:type="spellEnd"/>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e</w:t>
      </w:r>
      <w:r w:rsidR="00955145">
        <w:t xml:space="preserve"> </w:t>
      </w:r>
      <w:r w:rsidR="00643664">
        <w:t xml:space="preserve">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Toc80274848"/>
      <w:bookmarkStart w:id="14" w:name="_Ref8034768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131B9C24"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dem Unterordner „</w:t>
      </w:r>
      <w:proofErr w:type="spellStart"/>
      <w:r w:rsidR="00417E8E">
        <w:t>AufbereiteteDaten</w:t>
      </w:r>
      <w:proofErr w:type="spellEnd"/>
      <w:r w:rsidR="00417E8E">
        <w:t xml:space="preserve">“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E91B1C">
            <w:t>[13]</w:t>
          </w:r>
          <w:r w:rsidR="008B7ECC">
            <w:fldChar w:fldCharType="end"/>
          </w:r>
        </w:sdtContent>
      </w:sdt>
      <w:r w:rsidR="003E48C3">
        <w:t>.</w:t>
      </w:r>
      <w:r w:rsidR="004A2615">
        <w:t xml:space="preserve"> Die Datei ist dabei unter „</w:t>
      </w:r>
      <w:proofErr w:type="spellStart"/>
      <w:r w:rsidR="004A2615">
        <w:t>AufbereiteteDaten</w:t>
      </w:r>
      <w:proofErr w:type="spellEnd"/>
      <w:r w:rsidR="004A2615">
        <w:t>“ mit dem Namen „</w:t>
      </w:r>
      <w:proofErr w:type="spellStart"/>
      <w:r w:rsidR="004A2615">
        <w:t>WineInformationGeo</w:t>
      </w:r>
      <w:proofErr w:type="spellEnd"/>
      <w:r w:rsidR="004A2615">
        <w:t>“ zu finden</w:t>
      </w:r>
      <w:r w:rsidR="00AE3F65">
        <w:t xml:space="preserve"> und wurde mithilfe von „Visual Studio Code“ bearbeitet.</w:t>
      </w:r>
    </w:p>
    <w:p w14:paraId="49CF535B" w14:textId="4B474599"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w:t>
      </w:r>
      <w:proofErr w:type="spellStart"/>
      <w:r w:rsidR="0016759F">
        <w:t>sweet</w:t>
      </w:r>
      <w:proofErr w:type="spellEnd"/>
      <w:r w:rsidR="0016759F">
        <w:t>“, „</w:t>
      </w:r>
      <w:proofErr w:type="spellStart"/>
      <w:r w:rsidR="0016759F">
        <w:t>adcidity</w:t>
      </w:r>
      <w:proofErr w:type="spellEnd"/>
      <w:r w:rsidR="0016759F">
        <w:t>“, „</w:t>
      </w:r>
      <w:proofErr w:type="spellStart"/>
      <w:r w:rsidR="0016759F">
        <w:t>body</w:t>
      </w:r>
      <w:proofErr w:type="spellEnd"/>
      <w:r w:rsidR="0016759F">
        <w:t>“ und „</w:t>
      </w:r>
      <w:proofErr w:type="spellStart"/>
      <w:r w:rsidR="0016759F">
        <w:t>tannin</w:t>
      </w:r>
      <w:proofErr w:type="spellEnd"/>
      <w:r w:rsidR="0016759F">
        <w:t xml:space="preserve">“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2D36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E91B1C">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xml:space="preserv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t>
      </w:r>
      <w:proofErr w:type="spellStart"/>
      <w:r w:rsidR="00145812">
        <w:t>WineInformationExcel</w:t>
      </w:r>
      <w:proofErr w:type="spellEnd"/>
      <w:r w:rsidR="00145812">
        <w:t>“,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w:t>
      </w:r>
      <w:proofErr w:type="gramStart"/>
      <w:r w:rsidR="007B1F52">
        <w:t>„</w:t>
      </w:r>
      <w:proofErr w:type="spellStart"/>
      <w:r w:rsidR="007B1F52">
        <w:t>alc</w:t>
      </w:r>
      <w:proofErr w:type="spellEnd"/>
      <w:r w:rsidR="007B1F52">
        <w:t>“</w:t>
      </w:r>
      <w:proofErr w:type="gramEnd"/>
      <w:r w:rsidR="007B1F52">
        <w:t xml:space="preserve"> bis „ml“ </w:t>
      </w:r>
      <w:r w:rsidR="00050A0E">
        <w:t>einen nicht vorhanden Wert enthielten</w:t>
      </w:r>
      <w:r w:rsidR="00824EBC">
        <w:t xml:space="preserve">.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CSV eine Zuordnung zu einem Land erhalten haben. Dieses Ergebnis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4BEB71FB" w14:textId="237C2A4F"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581A1BDF"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w:t>
      </w:r>
      <w:proofErr w:type="spellStart"/>
      <w:r w:rsidR="00E91B1C">
        <w:t>of</w:t>
      </w:r>
      <w:proofErr w:type="spellEnd"/>
      <w:r w:rsidR="00E91B1C">
        <w:t xml:space="preserve"> </w:t>
      </w:r>
      <w:proofErr w:type="spellStart"/>
      <w:r w:rsidR="00E91B1C">
        <w:t>the</w:t>
      </w:r>
      <w:proofErr w:type="spellEnd"/>
      <w:r w:rsidR="00E91B1C">
        <w:t xml:space="preserve"> </w:t>
      </w:r>
      <w:proofErr w:type="spellStart"/>
      <w:r w:rsidR="00E91B1C">
        <w:t>Vitivinicultural</w:t>
      </w:r>
      <w:proofErr w:type="spellEnd"/>
      <w:r w:rsidR="00E91B1C">
        <w:t xml:space="preserve">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E91B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E91B1C">
            <w:fldChar w:fldCharType="separate"/>
          </w:r>
          <w:r w:rsidR="00E91B1C">
            <w:t>[1]</w:t>
          </w:r>
          <w:r w:rsidR="00E91B1C">
            <w:fldChar w:fldCharType="end"/>
          </w:r>
        </w:sdtContent>
      </w:sdt>
      <w:r w:rsidR="00E91B1C">
        <w:t xml:space="preserve">. So finden sich unter dem Top 3 der am meisten Produzierenden Ländern Italien mit 49,1 </w:t>
      </w:r>
      <w:proofErr w:type="spellStart"/>
      <w:r w:rsidR="00E91B1C">
        <w:t>mhl</w:t>
      </w:r>
      <w:proofErr w:type="spellEnd"/>
      <w:r w:rsidR="00E91B1C">
        <w:t xml:space="preserve">, Frankreich mit 46,6 </w:t>
      </w:r>
      <w:proofErr w:type="spellStart"/>
      <w:r w:rsidR="00E91B1C">
        <w:t>mhl</w:t>
      </w:r>
      <w:proofErr w:type="spellEnd"/>
      <w:r w:rsidR="00E91B1C">
        <w:t xml:space="preserve"> und Spanien mit 40,7 </w:t>
      </w:r>
      <w:proofErr w:type="spellStart"/>
      <w:r w:rsidR="00E91B1C">
        <w:t>mhl</w:t>
      </w:r>
      <w:proofErr w:type="spellEnd"/>
      <w:r w:rsidR="00E91B1C">
        <w:t xml:space="preserve">.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73A3A4D3"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 xml:space="preserve">Visualisierungen so dargestellt sind, dass die Darstellungen entsprechend verständlich </w:t>
      </w:r>
      <w:r w:rsidR="002F68C4">
        <w:t xml:space="preserve">sind </w:t>
      </w:r>
      <w:r w:rsidR="00D01BDB">
        <w:t xml:space="preserve">und trotzdem </w:t>
      </w:r>
      <w:r w:rsidR="009039CD">
        <w:t>Fragen</w:t>
      </w:r>
      <w:r w:rsidR="00D01BDB">
        <w:t xml:space="preserve"> zu dem Thema Weine </w:t>
      </w:r>
      <w:r w:rsidR="00445EAA">
        <w:t>beantwortet, werden können</w:t>
      </w:r>
      <w:r w:rsidR="00D01BDB">
        <w:t>.</w:t>
      </w:r>
      <w:r w:rsidR="00AE14E3">
        <w:t xml:space="preserve"> </w:t>
      </w:r>
      <w:r w:rsidR="005147F5">
        <w:t>Darüber hinaus sollten die verschiedenen Eigenschaften innerhalb der Anwendungen integriert sein.</w:t>
      </w:r>
    </w:p>
    <w:p w14:paraId="57D5B47E" w14:textId="53636722" w:rsidR="001A1AF1" w:rsidRDefault="005D3DD7" w:rsidP="003B570A">
      <w:r>
        <w:t>Aus der</w:t>
      </w:r>
      <w:r w:rsidR="00900BA8">
        <w:t xml:space="preserve"> Frage nach </w:t>
      </w:r>
      <w:r w:rsidR="005A42C5">
        <w:t>der Gegenüberstellung von zwei Ei</w:t>
      </w:r>
      <w:r w:rsidR="007B5DAF">
        <w:t xml:space="preserve">genschaften </w:t>
      </w:r>
      <w:r w:rsidR="00D0352F">
        <w:t xml:space="preserve">lassen sich zwei wesentliche Anforderungen an die Visualisierung </w:t>
      </w:r>
      <w:r w:rsidR="00A54747">
        <w:t>ableiten</w:t>
      </w:r>
      <w:r w:rsidR="00D0352F">
        <w:t>. So</w:t>
      </w:r>
      <w:r w:rsidR="00343E42">
        <w:t xml:space="preserve"> </w:t>
      </w:r>
      <w:r w:rsidR="00D45F4B">
        <w:t xml:space="preserve">sollte es eine Auswahl </w:t>
      </w:r>
      <w:r w:rsidR="00F70C23">
        <w:t>geben,</w:t>
      </w:r>
      <w:r w:rsidR="00D45F4B">
        <w:t xml:space="preserve"> in welcher </w:t>
      </w:r>
      <w:r w:rsidR="00D0352F">
        <w:t>die Nutzenden</w:t>
      </w:r>
      <w:r w:rsidR="00D45F4B">
        <w:t xml:space="preserve"> </w:t>
      </w:r>
      <w:r w:rsidR="009C2D4C">
        <w:t xml:space="preserve">nach </w:t>
      </w:r>
      <w:r w:rsidR="00EF490D">
        <w:t>ihren</w:t>
      </w:r>
      <w:r w:rsidR="009C2D4C">
        <w:t xml:space="preserve"> individuellen </w:t>
      </w:r>
      <w:r w:rsidR="00EF490D">
        <w:t>Wünschen</w:t>
      </w:r>
      <w:r w:rsidR="009C2D4C">
        <w:t xml:space="preserve"> Eigenschaften auswählen </w:t>
      </w:r>
      <w:r w:rsidR="005A6747">
        <w:t>können</w:t>
      </w:r>
      <w:r w:rsidR="009C2D4C">
        <w:t xml:space="preserve">, welche </w:t>
      </w:r>
      <w:r w:rsidR="005A42C5">
        <w:t>a</w:t>
      </w:r>
      <w:r w:rsidR="009C2D4C">
        <w:t>nschließend automatisch angezeigt werden. Darüber hinaus sollte</w:t>
      </w:r>
      <w:r w:rsidR="00F54141">
        <w:t xml:space="preserve">n </w:t>
      </w:r>
      <w:r w:rsidR="00CC558F">
        <w:t xml:space="preserve">die </w:t>
      </w:r>
      <w:r w:rsidR="00A16A9D">
        <w:t>Daten,</w:t>
      </w:r>
      <w:r w:rsidR="00CC558F">
        <w:t xml:space="preserve"> </w:t>
      </w:r>
      <w:r w:rsidR="00EF490D">
        <w:t>welche</w:t>
      </w:r>
      <w:r w:rsidR="00CC558F">
        <w:t xml:space="preserve"> angezeigt werden, </w:t>
      </w:r>
      <w:r w:rsidR="00A16A9D">
        <w:t>so übersichtlich sein das sich Trends und Besonderheiten erkennen lassen.</w:t>
      </w:r>
    </w:p>
    <w:p w14:paraId="7B3114BE" w14:textId="4BBD0E11" w:rsidR="007834B3" w:rsidRDefault="00496438" w:rsidP="003B570A">
      <w:r>
        <w:t>Bei der Fragegestellung mehr als nur zwei Weineigenschaften vergleichen zu können</w:t>
      </w:r>
      <w:r w:rsidR="00CF001C">
        <w:t xml:space="preserve">, sollte die Darstellung mehr als nur zwei Eigenschaften gegenüberstellen können. </w:t>
      </w:r>
      <w:r w:rsidR="00BF25F5">
        <w:t>Dabei sollte</w:t>
      </w:r>
      <w:r w:rsidR="00894D39">
        <w:t xml:space="preserve"> </w:t>
      </w:r>
      <w:r w:rsidR="00BF25F5">
        <w:t>jeder Datensatz trotzdem noch nachverfolgbar sein, um diesen gegeben zu identifizieren.</w:t>
      </w:r>
      <w:r w:rsidR="00D715BE">
        <w:t xml:space="preserve"> Darüber hinaus sollte die Darstellung des Datensatz so </w:t>
      </w:r>
      <w:r w:rsidR="00351BA2">
        <w:t xml:space="preserve">gut erfolgen, </w:t>
      </w:r>
      <w:r w:rsidR="0034310D">
        <w:t>dass dieser leicht verständlich für alle Nutzenden ist</w:t>
      </w:r>
      <w:r w:rsidR="0021211E">
        <w:t xml:space="preserve"> und nicht beispielsweise zu überfüllt wirkt.</w:t>
      </w:r>
    </w:p>
    <w:p w14:paraId="44275B23" w14:textId="3FD1E3D9" w:rsidR="006F3D80" w:rsidRDefault="004779E5" w:rsidP="003B570A">
      <w:r>
        <w:t>In der letzten</w:t>
      </w:r>
      <w:r w:rsidR="006F3D80">
        <w:t xml:space="preserve">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w:t>
      </w:r>
      <w:r w:rsidR="00A86F9F">
        <w:t>einsehbar</w:t>
      </w:r>
      <w:r w:rsidR="006F3D80">
        <w:t xml:space="preserve"> sein, um diese mit der Anzahl der Weine im Land vergleichen zu können. Zusätzlich wäre eine Darstellung, welche diese beiden Größen miteinander vergleicht bei der Beantwortung dieser Frage sehr hilfreich.</w:t>
      </w:r>
    </w:p>
    <w:p w14:paraId="654A5D0F" w14:textId="3D9E179B" w:rsidR="008033C4" w:rsidRDefault="005358E1" w:rsidP="00537FBC">
      <w:pPr>
        <w:pStyle w:val="berschrift2"/>
      </w:pPr>
      <w:bookmarkStart w:id="18" w:name="_Toc80274852"/>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2A16334E"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t>
      </w:r>
      <w:r w:rsidR="00FE0969">
        <w:t>Daten</w:t>
      </w:r>
      <w:r w:rsidR="003256B8">
        <w:t xml:space="preserv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w:t>
      </w:r>
      <w:r w:rsidR="007434A6">
        <w:t xml:space="preserve">diese </w:t>
      </w:r>
      <w:r w:rsidR="00B61688">
        <w:t xml:space="preserve">farblich </w:t>
      </w:r>
      <w:r w:rsidR="007434A6">
        <w:t xml:space="preserve">markiert </w:t>
      </w:r>
      <w:r w:rsidR="00B61688">
        <w:t xml:space="preserve">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6A2C573B" w:rsidR="004245B5" w:rsidRDefault="004245B5" w:rsidP="00377001">
      <w:pPr>
        <w:pBdr>
          <w:top w:val="single" w:sz="4" w:space="1" w:color="auto"/>
          <w:left w:val="single" w:sz="4" w:space="4" w:color="auto"/>
          <w:bottom w:val="single" w:sz="4" w:space="1" w:color="auto"/>
          <w:right w:val="single" w:sz="4" w:space="4" w:color="auto"/>
        </w:pBdr>
      </w:pPr>
    </w:p>
    <w:p w14:paraId="20B06151" w14:textId="1FE04E17" w:rsidR="00377001" w:rsidRPr="007930D3" w:rsidRDefault="00377001" w:rsidP="007930D3">
      <w:pPr>
        <w:pStyle w:val="Beschriftung"/>
      </w:pPr>
      <w:bookmarkStart w:id="20" w:name="_Ref80363796"/>
      <w:r w:rsidRPr="007930D3">
        <w:t xml:space="preserve">Abbildung </w:t>
      </w:r>
      <w:fldSimple w:instr=" SEQ Abbildung \* ARABIC ">
        <w:r w:rsidR="004E3487">
          <w:rPr>
            <w:noProof/>
          </w:rPr>
          <w:t>1</w:t>
        </w:r>
      </w:fldSimple>
      <w:bookmarkEnd w:id="20"/>
      <w:r w:rsidRPr="007930D3">
        <w:t>: Scatterplot (Quelle: eigene Darstellung)</w:t>
      </w:r>
    </w:p>
    <w:p w14:paraId="66C157AE" w14:textId="6C8987BB" w:rsidR="00377001" w:rsidRDefault="00E32C50" w:rsidP="0089759F">
      <w:r>
        <w:t xml:space="preserve">Die Anforderungen an den Scatterplot, welche es gibt konnten erfüllt werden. So kann der Scatterplot zwei Eigenschaften des Weines gegenüberstellen. Drüber hinaus können die </w:t>
      </w:r>
      <w:r w:rsidR="0026443A">
        <w:t>a</w:t>
      </w:r>
      <w:r>
        <w:t xml:space="preserve">ngezeigten Eigenschaften mithilfe der Buttons </w:t>
      </w:r>
      <w:r w:rsidR="0026443A">
        <w:t>verändert</w:t>
      </w:r>
      <w:r>
        <w:t xml:space="preserve"> werden</w:t>
      </w:r>
      <w:r w:rsidR="0026443A">
        <w:t>. D</w:t>
      </w:r>
      <w:r w:rsidR="008C53CC">
        <w:t>iese Veränderung</w:t>
      </w:r>
      <w:r w:rsidR="0026443A">
        <w:t>en</w:t>
      </w:r>
      <w:r w:rsidR="008C53CC">
        <w:t xml:space="preserve"> passiert</w:t>
      </w:r>
      <w:r w:rsidR="0026443A">
        <w:t>en</w:t>
      </w:r>
      <w:r w:rsidR="008C53CC">
        <w:t xml:space="preserve"> komplett ohne neu laden der Seite. Weiterhin lassen sich mithilfe </w:t>
      </w:r>
      <w:r w:rsidR="004D2A1B">
        <w:t>der Darstellung der Koordinaten als Kreise entsprechende Trends oder Besonderheiten in den Daten gut erkennen.</w:t>
      </w:r>
    </w:p>
    <w:p w14:paraId="4CADF3A2" w14:textId="1A5CE305" w:rsidR="00BB15E1" w:rsidRDefault="00450D10" w:rsidP="0089759F">
      <w:r>
        <w:t xml:space="preserve">In den Anforderungen dieses Projektes, sollte die erste Darstellung ein Scatterplot oder ein Zeitreihendiagramm werden. </w:t>
      </w:r>
      <w:r w:rsidR="00266BB6">
        <w:t xml:space="preserve">Zeitreihendiagramme benötigen </w:t>
      </w:r>
      <w:r w:rsidR="0068093D">
        <w:t xml:space="preserve">immer eine zeitliche Dimension in den Daten, um eine entsprechende zeitlich Veränderung darstellen zu können. Diese </w:t>
      </w:r>
      <w:r w:rsidR="00DD3AC4">
        <w:t>z</w:t>
      </w:r>
      <w:r w:rsidR="0068093D">
        <w:t xml:space="preserve">eitliche Dimension gibt es jedoch nicht in dem vorhanden Datensatz. </w:t>
      </w:r>
      <w:r w:rsidR="00CE76AF">
        <w:t>Dementsprechend</w:t>
      </w:r>
      <w:r w:rsidR="004908DE">
        <w:t xml:space="preserve"> eignen</w:t>
      </w:r>
      <w:r w:rsidR="00CE76AF">
        <w:t xml:space="preserve"> </w:t>
      </w:r>
      <w:r w:rsidR="004908DE">
        <w:t>sich diese Daten nicht um über ein Zeitreihendiagramm dargestellt zu werden</w:t>
      </w:r>
      <w:r w:rsidR="009B7CDF">
        <w:t xml:space="preserve">. </w:t>
      </w:r>
      <w:r w:rsidR="00381C71">
        <w:t xml:space="preserve">Dadurch wurde bei der Darstellung auf den Scatterplot zurückgegriffen. </w:t>
      </w:r>
      <w:r w:rsidR="009B7CDF">
        <w:t>Mithilfe von diesem D</w:t>
      </w:r>
      <w:r w:rsidR="002C6D00">
        <w:t xml:space="preserve">iagramm lassen sich zwei Eigenschaften gegenüberstellen und dies unabhängig von einer </w:t>
      </w:r>
      <w:r w:rsidR="00381C71">
        <w:t>z</w:t>
      </w:r>
      <w:r w:rsidR="002C6D00">
        <w:t xml:space="preserve">eitlichen </w:t>
      </w:r>
      <w:r w:rsidR="00381C71">
        <w:t>Dimension</w:t>
      </w:r>
      <w:r w:rsidR="002C6D00">
        <w:t>.</w:t>
      </w:r>
    </w:p>
    <w:p w14:paraId="331042AD" w14:textId="694F784F" w:rsidR="000319D1" w:rsidRDefault="000319D1" w:rsidP="00F971C1">
      <w:pPr>
        <w:pStyle w:val="berschrift3"/>
      </w:pPr>
      <w:bookmarkStart w:id="21" w:name="_Toc80274854"/>
      <w:r>
        <w:t>Visualisierung Zwei</w:t>
      </w:r>
      <w:bookmarkEnd w:id="21"/>
    </w:p>
    <w:p w14:paraId="17392B77" w14:textId="7817DBAA"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t>
      </w:r>
      <w:r w:rsidR="00DD3AC4">
        <w:t>W</w:t>
      </w:r>
      <w:r w:rsidR="009D7688">
        <w:t xml:space="preserve">erte </w:t>
      </w:r>
      <w:r w:rsidR="00A51482">
        <w:t>auf den verschiedenen Achsen</w:t>
      </w:r>
      <w:r w:rsidR="009D7688">
        <w:t>.</w:t>
      </w:r>
      <w:r w:rsidR="00A51482">
        <w:t xml:space="preserve"> So gibt es in dieser Darstellung vier verschiedene Achsen, welche </w:t>
      </w:r>
      <w:r w:rsidR="007909A9">
        <w:t xml:space="preserve">die verschiedenen Eigenschaften der Weine </w:t>
      </w:r>
      <w:r w:rsidR="00A43344">
        <w:t>darstellen</w:t>
      </w:r>
      <w:r w:rsidR="00DD3AC4">
        <w:t xml:space="preserve"> können</w:t>
      </w:r>
      <w:r w:rsidR="007909A9">
        <w:t>.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652F568" w:rsidR="00F46202" w:rsidRDefault="00F46202" w:rsidP="00F46202">
      <w:pPr>
        <w:pBdr>
          <w:top w:val="single" w:sz="4" w:space="1" w:color="auto"/>
          <w:left w:val="single" w:sz="4" w:space="4" w:color="auto"/>
          <w:bottom w:val="single" w:sz="4" w:space="1" w:color="auto"/>
          <w:right w:val="single" w:sz="4" w:space="4" w:color="auto"/>
        </w:pBdr>
      </w:pPr>
    </w:p>
    <w:p w14:paraId="01030A8E" w14:textId="2B3A8EE3" w:rsidR="00F46202" w:rsidRDefault="00B00E53" w:rsidP="00B00E53">
      <w:pPr>
        <w:pStyle w:val="Beschriftung"/>
      </w:pPr>
      <w:bookmarkStart w:id="22" w:name="_Ref80532613"/>
      <w:r>
        <w:t xml:space="preserve">Abbildung </w:t>
      </w:r>
      <w:r w:rsidR="00847A5A">
        <w:fldChar w:fldCharType="begin"/>
      </w:r>
      <w:r w:rsidR="00847A5A">
        <w:instrText xml:space="preserve"> SEQ Abbildung \* ARABIC </w:instrText>
      </w:r>
      <w:r w:rsidR="00847A5A">
        <w:fldChar w:fldCharType="separate"/>
      </w:r>
      <w:r w:rsidR="004E3487">
        <w:rPr>
          <w:noProof/>
        </w:rPr>
        <w:t>2</w:t>
      </w:r>
      <w:r w:rsidR="00847A5A">
        <w:rPr>
          <w:noProof/>
        </w:rPr>
        <w:fldChar w:fldCharType="end"/>
      </w:r>
      <w:bookmarkEnd w:id="22"/>
      <w:r>
        <w:t>: Parallele Koordinaten (Quelle: eigene Darstellung)</w:t>
      </w:r>
    </w:p>
    <w:p w14:paraId="34068D38" w14:textId="2B6E8A93" w:rsidR="001A1890" w:rsidRDefault="00D81B40" w:rsidP="001A1890">
      <w:r>
        <w:t xml:space="preserve">Die </w:t>
      </w:r>
      <w:r w:rsidR="007F2730">
        <w:t xml:space="preserve">Anforderungen an </w:t>
      </w:r>
      <w:r>
        <w:t>diese Darstellung</w:t>
      </w:r>
      <w:r w:rsidR="00664491">
        <w:t xml:space="preserve"> konnten erfüllt werden</w:t>
      </w:r>
      <w:r w:rsidR="00BC2F61">
        <w:t xml:space="preserve">. So ist es mithilfe dieses Diagramms möglich die verschiedenen </w:t>
      </w:r>
      <w:r w:rsidR="00F115B2">
        <w:t>Eigenschaften gegenüberzustellen</w:t>
      </w:r>
      <w:r w:rsidR="00525654">
        <w:t xml:space="preserve"> und individuell anzupassen</w:t>
      </w:r>
      <w:r w:rsidR="00F115B2">
        <w:t xml:space="preserve">. </w:t>
      </w:r>
      <w:r w:rsidR="008E424E">
        <w:t xml:space="preserve">Weiterhin werden </w:t>
      </w:r>
      <w:r w:rsidR="00990D71">
        <w:t>Werte angezeigt, wenn innerhalb dieses Diagramms über eine Linie drübergefahren wird</w:t>
      </w:r>
      <w:r w:rsidR="00BB54E2">
        <w:t xml:space="preserve">. </w:t>
      </w:r>
      <w:r w:rsidR="00F97D59">
        <w:t>Somit ist die Verfolgbarkeit</w:t>
      </w:r>
      <w:r w:rsidR="00CB7191">
        <w:t xml:space="preserve"> und </w:t>
      </w:r>
      <w:r w:rsidR="00CB7191" w:rsidRPr="00CB7191">
        <w:t xml:space="preserve">Nachvollziehbarkeit </w:t>
      </w:r>
      <w:r w:rsidR="00F97D59">
        <w:t xml:space="preserve">der Daten </w:t>
      </w:r>
      <w:r w:rsidR="00CB7191">
        <w:t>gegeben</w:t>
      </w:r>
      <w:r w:rsidR="00F97D59">
        <w:t xml:space="preserve">. Durch </w:t>
      </w:r>
      <w:r w:rsidR="00FC4649">
        <w:t>das Erfüllen</w:t>
      </w:r>
      <w:r w:rsidR="00F97D59">
        <w:t xml:space="preserve"> der </w:t>
      </w:r>
      <w:r w:rsidR="00F97D59">
        <w:lastRenderedPageBreak/>
        <w:t>Übersichtlichkeit und das Nachverfolg</w:t>
      </w:r>
      <w:r w:rsidR="00525654">
        <w:t>ung</w:t>
      </w:r>
      <w:r w:rsidR="00F97D59">
        <w:t xml:space="preserve"> der Daten sind die Anforderungen an dieses Diagramm erfüllt.</w:t>
      </w:r>
    </w:p>
    <w:p w14:paraId="387D5E78" w14:textId="3B3B321D" w:rsidR="00FC4649" w:rsidRDefault="00940C6A" w:rsidP="001A1890">
      <w:r>
        <w:t xml:space="preserve">Innerhalb der Anforderungen für das </w:t>
      </w:r>
      <w:r w:rsidR="00853F42">
        <w:t>Projekt</w:t>
      </w:r>
      <w:r>
        <w:t xml:space="preserve"> sollte die zweite </w:t>
      </w:r>
      <w:r w:rsidR="00BC3061">
        <w:t>Visualisierung</w:t>
      </w:r>
      <w:r>
        <w:t xml:space="preserve"> </w:t>
      </w:r>
      <w:r w:rsidR="00BC3061">
        <w:t>eine</w:t>
      </w:r>
      <w:r>
        <w:t xml:space="preserve"> Mehrdimensionale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somit den Teil der Visualisierung zu löschen welcher Verlustfrei gelöscht werden kann. Da jedoch aufgrund der verschiedenen Zielgruppen (vor allem der Weineinkäufer und Weinexperten) keine Daten verloren gehen sollen</w:t>
      </w:r>
      <w:r w:rsidR="00103F2A">
        <w:t>,</w:t>
      </w:r>
      <w:r w:rsidR="00F6383D">
        <w:t xml:space="preserve">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w:t>
      </w:r>
      <w:proofErr w:type="gramStart"/>
      <w:r w:rsidR="00DE156D">
        <w:t xml:space="preserve">ein </w:t>
      </w:r>
      <w:r w:rsidR="007E6B45">
        <w:t>mehrdimensionalen</w:t>
      </w:r>
      <w:r w:rsidR="00DE156D">
        <w:t xml:space="preserve"> </w:t>
      </w:r>
      <w:r w:rsidR="00103F2A">
        <w:t>Raum</w:t>
      </w:r>
      <w:proofErr w:type="gramEnd"/>
      <w:r w:rsidR="00DE156D">
        <w:t xml:space="preserve"> zu </w:t>
      </w:r>
      <w:r w:rsidR="00103F2A">
        <w:t>v</w:t>
      </w:r>
      <w:r w:rsidR="00DE156D">
        <w:t>isualisieren</w:t>
      </w:r>
      <w:r w:rsidR="007E6B45">
        <w:t xml:space="preserve">. Dafür </w:t>
      </w:r>
      <w:r w:rsidR="00D3683E">
        <w:t xml:space="preserve">wird dieser mithilfe von Projektionen </w:t>
      </w:r>
      <w:r w:rsidR="00CA7BEB">
        <w:t xml:space="preserve">auf verschiedenen 2D Darstellungen abgebildet. Da diese Darstellung jedoch viele </w:t>
      </w:r>
      <w:r w:rsidR="00D973B1">
        <w:t>Visualisierungen</w:t>
      </w:r>
      <w:r w:rsidR="00CA7BEB">
        <w:t xml:space="preserve"> nach sich ziehen würde, wäre dies nicht im Interesse </w:t>
      </w:r>
      <w:r w:rsidR="00D973B1">
        <w:t>der Übersichtlichkeit</w:t>
      </w:r>
      <w:r w:rsidR="00CA7BEB">
        <w:t xml:space="preserve">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der </w:t>
      </w:r>
      <w:r w:rsidR="006071C0">
        <w:t>Übersicht</w:t>
      </w:r>
      <w:r w:rsidR="00D973B1">
        <w:t>lichkeit</w:t>
      </w:r>
      <w:r w:rsidR="006071C0">
        <w:t xml:space="preserve">. Die Parallelen Koordinaten können mehrere Dimensionen in einer Darstellung darstellen und </w:t>
      </w:r>
      <w:r w:rsidR="007A1DA8">
        <w:t xml:space="preserve">somit </w:t>
      </w:r>
      <w:r w:rsidR="00835E52">
        <w:t>trotzdem e</w:t>
      </w:r>
      <w:r w:rsidR="007A1DA8">
        <w:t>ine gewisse Übersichtlichkeit garantieren</w:t>
      </w:r>
      <w:r w:rsidR="006071C0">
        <w:t xml:space="preserve">. Deswegen wurde </w:t>
      </w:r>
      <w:r w:rsidR="007A1DA8">
        <w:t>die zweite Visualisierung</w:t>
      </w:r>
      <w:r w:rsidR="00B434FD">
        <w:t xml:space="preserve"> mithilfe d</w:t>
      </w:r>
      <w:r w:rsidR="007A1DA8">
        <w:t>er Parallelen Koordinaten umgesetzt</w:t>
      </w:r>
      <w:r w:rsidR="00B434FD">
        <w:t>.</w:t>
      </w:r>
    </w:p>
    <w:p w14:paraId="59E79213" w14:textId="17993A5B" w:rsidR="000319D1" w:rsidRDefault="000319D1" w:rsidP="00F971C1">
      <w:pPr>
        <w:pStyle w:val="berschrift3"/>
      </w:pPr>
      <w:bookmarkStart w:id="23" w:name="_Toc80274855"/>
      <w:r>
        <w:t>Visualisierung Drei</w:t>
      </w:r>
      <w:bookmarkEnd w:id="23"/>
    </w:p>
    <w:p w14:paraId="7F718136" w14:textId="3E24096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w:t>
      </w:r>
      <w:r w:rsidR="00D45E69">
        <w:t>m</w:t>
      </w:r>
      <w:r w:rsidR="00720200">
        <w:t xml:space="preserve">eistens </w:t>
      </w:r>
      <w:r w:rsidR="00696B91">
        <w:t>untereinander</w:t>
      </w:r>
      <w:r w:rsidR="00720200">
        <w:t xml:space="preserve"> </w:t>
      </w:r>
      <w:r w:rsidR="00D45E69">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07899EAC" w:rsidR="005D34E2" w:rsidRDefault="005D34E2" w:rsidP="005D34E2">
      <w:pPr>
        <w:pBdr>
          <w:top w:val="single" w:sz="4" w:space="1" w:color="auto"/>
          <w:left w:val="single" w:sz="4" w:space="4" w:color="auto"/>
          <w:bottom w:val="single" w:sz="4" w:space="1" w:color="auto"/>
          <w:right w:val="single" w:sz="4" w:space="4" w:color="auto"/>
        </w:pBdr>
      </w:pPr>
    </w:p>
    <w:p w14:paraId="7F9E3578" w14:textId="41B7597B" w:rsidR="005D34E2" w:rsidRDefault="005B4A9C" w:rsidP="005B4A9C">
      <w:pPr>
        <w:pStyle w:val="Beschriftung"/>
      </w:pPr>
      <w:bookmarkStart w:id="24" w:name="_Ref80538073"/>
      <w:r>
        <w:t xml:space="preserve">Abbildung </w:t>
      </w:r>
      <w:fldSimple w:instr=" SEQ Abbildung \* ARABIC ">
        <w:r w:rsidR="004E3487">
          <w:rPr>
            <w:noProof/>
          </w:rPr>
          <w:t>3</w:t>
        </w:r>
      </w:fldSimple>
      <w:bookmarkEnd w:id="24"/>
      <w:r>
        <w:t>: Auszug aus der Baumhierarchie</w:t>
      </w:r>
    </w:p>
    <w:p w14:paraId="53678835" w14:textId="61433B12" w:rsidR="00D41C4B"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w:t>
      </w:r>
      <w:r w:rsidR="00C322D4">
        <w:t>der einzelnen Länder</w:t>
      </w:r>
      <w:r w:rsidR="00B55BCF">
        <w:t xml:space="preserve"> möglich</w:t>
      </w:r>
      <w:r w:rsidR="003965F5">
        <w:t xml:space="preserve">, da diese </w:t>
      </w:r>
      <w:r w:rsidR="00C719ED">
        <w:t>nicht aufgeführt worden sind. Dementsprechend gibt es auch keine Gegenüberstellung dieser beiden Größen. Somit wurde</w:t>
      </w:r>
      <w:r w:rsidR="00173623">
        <w:t>n</w:t>
      </w:r>
      <w:r w:rsidR="00C719ED">
        <w:t xml:space="preserve"> die Anforderung</w:t>
      </w:r>
      <w:r w:rsidR="00173623">
        <w:t>en nur</w:t>
      </w:r>
      <w:r w:rsidR="00C719ED">
        <w:t xml:space="preserve"> teilweise erfüllt</w:t>
      </w:r>
      <w:r w:rsidR="00D41C4B">
        <w:t>, da die Länder und ihre Weine zwar dargestellt worden sind jedoch alle anderen Anforderungen fehlen.</w:t>
      </w:r>
    </w:p>
    <w:p w14:paraId="044AA66E" w14:textId="28981D8A" w:rsidR="00C719ED" w:rsidRDefault="0054384E" w:rsidP="0089759F">
      <w:r>
        <w:t xml:space="preserve">Für diese </w:t>
      </w:r>
      <w:r w:rsidR="00B71EAA">
        <w:t>Visualisierung</w:t>
      </w:r>
      <w:r>
        <w:t xml:space="preserve"> sollte nach den Anforderungen </w:t>
      </w:r>
      <w:r w:rsidR="00CE534E">
        <w:t>des</w:t>
      </w:r>
      <w:r>
        <w:t xml:space="preserve"> Projekt</w:t>
      </w:r>
      <w:r w:rsidR="00CE534E">
        <w:t>es</w:t>
      </w:r>
      <w:r>
        <w:t xml:space="preserve"> ein</w:t>
      </w:r>
      <w:r w:rsidR="00B71EAA">
        <w:t>e</w:t>
      </w:r>
      <w:r>
        <w:t xml:space="preserve"> Baum</w:t>
      </w:r>
      <w:r w:rsidR="00B71EAA">
        <w:t>-</w:t>
      </w:r>
      <w:r>
        <w:t xml:space="preserve"> oder Graphen</w:t>
      </w:r>
      <w:r w:rsidR="00C72B26">
        <w:t xml:space="preserve"> Technik verwendet werden. </w:t>
      </w:r>
      <w:r w:rsidR="00E4771B">
        <w:t>Beide Techniken eigenen sich Zusammenhänge darstellen u</w:t>
      </w:r>
      <w:r w:rsidR="00CE534E">
        <w:t xml:space="preserve">nd somit für die Darstellung von Hierarchien. </w:t>
      </w:r>
      <w:r w:rsidR="00582A2C">
        <w:t xml:space="preserve">In dieser Darstellung </w:t>
      </w:r>
      <w:r w:rsidR="009D4B2E">
        <w:t>mussten</w:t>
      </w:r>
      <w:r w:rsidR="00582A2C">
        <w:t xml:space="preserve"> jedoch nur einfache Hierarchische </w:t>
      </w:r>
      <w:r w:rsidR="009D4B2E">
        <w:t>Beziehungen</w:t>
      </w:r>
      <w:r w:rsidR="00582A2C">
        <w:t xml:space="preserve"> dargestellt werden</w:t>
      </w:r>
      <w:r w:rsidR="00565FB8">
        <w:t>, d</w:t>
      </w:r>
      <w:r w:rsidR="00AD252E">
        <w:t xml:space="preserve">a durch die einfache Beziehung von Ländern und Weinen </w:t>
      </w:r>
      <w:r w:rsidR="009D4B2E">
        <w:t>eine mehrfache Verweisung</w:t>
      </w:r>
      <w:r w:rsidR="00AD252E">
        <w:t xml:space="preserve"> auf einen Punkt unnötig ist. </w:t>
      </w:r>
      <w:r w:rsidR="00C243E6">
        <w:t xml:space="preserve">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lastRenderedPageBreak/>
        <w:t>Interaktion</w:t>
      </w:r>
      <w:bookmarkEnd w:id="25"/>
    </w:p>
    <w:p w14:paraId="683CD4F9" w14:textId="185924A8"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w:t>
      </w:r>
      <w:r w:rsidR="00642138">
        <w:t xml:space="preserve">oder den Linien der Parallelen Koordinaten </w:t>
      </w:r>
      <w:r w:rsidR="002378A2">
        <w:t xml:space="preserve">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8D0459">
        <w:t xml:space="preserve"> </w:t>
      </w:r>
      <w:r w:rsidR="009C77D0">
        <w:t xml:space="preserve">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8D0459">
        <w:t xml:space="preserve"> und der Parallelen Koordinaten</w:t>
      </w:r>
      <w:r w:rsidR="00F31434">
        <w:t xml:space="preserve"> genauer untersuchen indem </w:t>
      </w:r>
      <w:r w:rsidR="00E055E5">
        <w:t xml:space="preserve">diese mithilfe der Maus über die Kreise </w:t>
      </w:r>
      <w:r w:rsidR="008D0459">
        <w:t xml:space="preserve">oder Linien </w:t>
      </w:r>
      <w:r w:rsidR="00E055E5">
        <w:t xml:space="preserve">dieser schweben. Auf diese Darstellungsform wurde zurückgegriffen, da diese am übersichtlichen ist und somit auch nicht </w:t>
      </w:r>
      <w:r w:rsidR="00E704B7">
        <w:t xml:space="preserve">die Erkennung von verschiedenen Trends oder Besonderheiten beeinflusst. </w:t>
      </w:r>
      <w:r w:rsidR="00E95578">
        <w:t xml:space="preserve">Auf weitere Interaktionsmöglichkeiten aufgrund der Übersichtlichkeit </w:t>
      </w:r>
      <w:r w:rsidR="008D0459">
        <w:t xml:space="preserve">und Einfachheit </w:t>
      </w:r>
      <w:r w:rsidR="00E95578">
        <w:t>nicht zurückgegriffen.</w:t>
      </w:r>
    </w:p>
    <w:p w14:paraId="5D9419E1" w14:textId="5F096B53" w:rsidR="00DD6EAF" w:rsidRDefault="00DD6EAF" w:rsidP="00537FBC">
      <w:pPr>
        <w:pStyle w:val="berschrift1"/>
      </w:pPr>
      <w:bookmarkStart w:id="26" w:name="_Toc80274857"/>
      <w:r>
        <w:t>Implementierung</w:t>
      </w:r>
      <w:bookmarkEnd w:id="26"/>
    </w:p>
    <w:p w14:paraId="172B8695" w14:textId="7539C8B4"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w:t>
      </w:r>
      <w:r w:rsidR="008C7335">
        <w:t>fertigstellt,</w:t>
      </w:r>
      <w:r w:rsidR="00342BEC">
        <w:t xml:space="preserve"> </w:t>
      </w:r>
      <w:r w:rsidR="00546AED">
        <w:t>wurden</w:t>
      </w:r>
      <w:r w:rsidR="00342BEC">
        <w:t xml:space="preserve">.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w:t>
      </w:r>
      <w:r w:rsidR="008C7335">
        <w:t>P</w:t>
      </w:r>
      <w:r w:rsidR="009E1B3C">
        <w:t xml:space="preserve">arallelen Koordinaten wurde die </w:t>
      </w:r>
      <w:r w:rsidR="00EF48C5">
        <w:t xml:space="preserve">Übung sieben </w:t>
      </w:r>
      <w:r w:rsidR="00A723D1">
        <w:t xml:space="preserve">als Grundlage genutzt. </w:t>
      </w:r>
      <w:r w:rsidR="006D3649">
        <w:t>Innerhalb der B</w:t>
      </w:r>
      <w:r w:rsidR="00163297">
        <w:t>au</w:t>
      </w:r>
      <w:r w:rsidR="006D3649">
        <w:t xml:space="preserve">mhierarchie wurde die Übung </w:t>
      </w:r>
      <w:r w:rsidR="003C6EC2">
        <w:t xml:space="preserve">zehn als Grundlage verwendet. </w:t>
      </w:r>
      <w:r w:rsidR="007333AF">
        <w:t>Zusätzlich wurde für</w:t>
      </w:r>
      <w:r w:rsidR="003C6EC2">
        <w:t xml:space="preserve"> </w:t>
      </w:r>
      <w:r w:rsidR="007333AF">
        <w:t xml:space="preserve">den Scatterplot und die </w:t>
      </w:r>
      <w:r w:rsidR="00163297">
        <w:t>P</w:t>
      </w:r>
      <w:r w:rsidR="007333AF">
        <w:t xml:space="preserve">arallelen Koordinaten die Übung acht mit ihrem CSV-Decoder als Grundalge verwendet. Dabei wurde bei beiden Darstellungen </w:t>
      </w:r>
      <w:r w:rsidR="004C7759">
        <w:t>jeweils die Übung als Grundlage verwendet und versucht</w:t>
      </w:r>
      <w:r w:rsidR="00A722C1">
        <w:t xml:space="preserve"> diese</w:t>
      </w:r>
      <w:r w:rsidR="004C7759">
        <w:t xml:space="preserve"> mit dem CSV-Decoder der Übung acht </w:t>
      </w:r>
      <w:r w:rsidR="00A722C1">
        <w:t>zu</w:t>
      </w:r>
      <w:r w:rsidR="004C7759">
        <w:t xml:space="preserve"> </w:t>
      </w:r>
      <w:r w:rsidR="00A722C1">
        <w:t>verbinden</w:t>
      </w:r>
      <w:r w:rsidR="004C7759">
        <w:t xml:space="preserve">, um so eine </w:t>
      </w:r>
      <w:proofErr w:type="spellStart"/>
      <w:r w:rsidR="00A722C1">
        <w:t>importierung</w:t>
      </w:r>
      <w:proofErr w:type="spellEnd"/>
      <w:r w:rsidR="00A722C1">
        <w:t xml:space="preserve"> </w:t>
      </w:r>
      <w:r w:rsidR="004C7759">
        <w:t>de</w:t>
      </w:r>
      <w:r w:rsidR="00654BC8">
        <w:t>r</w:t>
      </w:r>
      <w:r w:rsidR="00A75C5F">
        <w:t xml:space="preserve">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w:t>
      </w:r>
      <w:r w:rsidR="002D4896">
        <w:t>n</w:t>
      </w:r>
      <w:r w:rsidR="004A3313">
        <w:t xml:space="preserve">. Bei der Baumhierarchie wurde musste wenig angepasst werden, da bereits in der Übung ein JSON Decoder enthalten war. Hierbei war es nur wichtig die entsprechenden Daten bereitzustellen. Zuletzt wurden die </w:t>
      </w:r>
      <w:r w:rsidR="00BB241A">
        <w:t>Visualisierungen</w:t>
      </w:r>
      <w:r w:rsidR="004A3313">
        <w:t xml:space="preserve"> noch einmal in ihrer </w:t>
      </w:r>
      <w:r w:rsidR="00B9496C">
        <w:t>Darstellungsform</w:t>
      </w:r>
      <w:r w:rsidR="004A3313">
        <w:t xml:space="preserve">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 xml:space="preserve">die Zeit der Fehlersuche zu überbrücken. So wurde zuerst der Scatterplot entwickelt anschließend die </w:t>
      </w:r>
      <w:r w:rsidR="00B9496C">
        <w:t>P</w:t>
      </w:r>
      <w:r w:rsidR="00887247">
        <w:t>arallelen Koordinaten und zuletzt die Baumhierarchie.</w:t>
      </w:r>
    </w:p>
    <w:p w14:paraId="0E15B8BA" w14:textId="13795776" w:rsidR="002543BD" w:rsidRDefault="006A51CC" w:rsidP="008018F6">
      <w:r>
        <w:t xml:space="preserve">Der Quellcode ist dabei in verschiedene Parts aufgeteilt und strukturiert. Diese </w:t>
      </w:r>
      <w:r w:rsidR="00A3418D">
        <w:t xml:space="preserve">Struktur wurde bei allen Visualisierungen angewendet um eine schnelleres zurechtfinden zu garantieren. </w:t>
      </w:r>
      <w:r w:rsidR="00EB37CB">
        <w:t xml:space="preserve">Zuerst stehen immer die </w:t>
      </w:r>
      <w:proofErr w:type="spellStart"/>
      <w:r w:rsidR="00EB37CB">
        <w:t>Importierungen</w:t>
      </w:r>
      <w:proofErr w:type="spellEnd"/>
      <w:r w:rsidR="00EB37CB">
        <w:t xml:space="preserve"> der verschiedenen </w:t>
      </w:r>
      <w:r w:rsidR="00ED0FD5">
        <w:t>Elm-Pakete,</w:t>
      </w:r>
      <w:r w:rsidR="00EB37CB">
        <w:t xml:space="preserve"> welche für diesen Abschnitt benötigt werden.</w:t>
      </w:r>
      <w:r w:rsidR="00ED0FD5">
        <w:t xml:space="preserve"> </w:t>
      </w:r>
      <w:r w:rsidR="00ED0FD5">
        <w:t>In allen drei verschiedenen Darstellungen wurde dabei auf die Packages „</w:t>
      </w:r>
      <w:proofErr w:type="spellStart"/>
      <w:r w:rsidR="00ED0FD5">
        <w:t>Html</w:t>
      </w:r>
      <w:proofErr w:type="spellEnd"/>
      <w:r w:rsidR="00ED0FD5">
        <w:t>“ und „</w:t>
      </w:r>
      <w:proofErr w:type="spellStart"/>
      <w:r w:rsidR="00ED0FD5">
        <w:t>TypedSVG</w:t>
      </w:r>
      <w:proofErr w:type="spellEnd"/>
      <w:r w:rsidR="00ED0FD5">
        <w:t>“ zugegriffen</w:t>
      </w:r>
      <w:r w:rsidR="00ED0FD5">
        <w:t>.</w:t>
      </w:r>
      <w:r w:rsidR="00715146">
        <w:t xml:space="preserve"> Anschließend sind alle „</w:t>
      </w:r>
      <w:r w:rsidR="00027FCE">
        <w:t>t</w:t>
      </w:r>
      <w:r w:rsidR="00715146">
        <w:t>ype“ und „</w:t>
      </w:r>
      <w:r w:rsidR="00027FCE">
        <w:t>t</w:t>
      </w:r>
      <w:r w:rsidR="00715146">
        <w:t xml:space="preserve">ype </w:t>
      </w:r>
      <w:r w:rsidR="00027FCE">
        <w:t>a</w:t>
      </w:r>
      <w:r w:rsidR="00715146">
        <w:t>lias“ definiert welche innerhalb des Quellcodes vorhanden sind.</w:t>
      </w:r>
      <w:r w:rsidR="004500FC">
        <w:t xml:space="preserve"> Danach finden sich weitere </w:t>
      </w:r>
      <w:r w:rsidR="006C070E">
        <w:t>Funktionen,</w:t>
      </w:r>
      <w:r w:rsidR="004500FC">
        <w:t xml:space="preserve"> welche für die</w:t>
      </w:r>
      <w:r w:rsidR="0080002D">
        <w:t xml:space="preserve"> verschiedenen Parts von Elm benötigt </w:t>
      </w:r>
      <w:r w:rsidR="006C070E">
        <w:t>werden</w:t>
      </w:r>
      <w:r w:rsidR="0080002D">
        <w:t xml:space="preserve">. </w:t>
      </w:r>
      <w:r w:rsidR="006C070E">
        <w:t xml:space="preserve">Begonnen wird dabei immer mit den Decodern der Dateien und anschließend werden alle Funktionen </w:t>
      </w:r>
      <w:r w:rsidR="00027FCE">
        <w:t>aufgeführt,</w:t>
      </w:r>
      <w:r w:rsidR="006C070E">
        <w:t xml:space="preserve"> welche für den Part benötigt werden Zuletzt werden die Elm </w:t>
      </w:r>
      <w:r w:rsidR="00027FCE">
        <w:t>Parts „</w:t>
      </w:r>
      <w:proofErr w:type="spellStart"/>
      <w:r w:rsidR="00027FCE">
        <w:t>main</w:t>
      </w:r>
      <w:proofErr w:type="spellEnd"/>
      <w:proofErr w:type="gramStart"/>
      <w:r w:rsidR="00027FCE">
        <w:t>“,„</w:t>
      </w:r>
      <w:proofErr w:type="spellStart"/>
      <w:proofErr w:type="gramEnd"/>
      <w:r w:rsidR="00027FCE">
        <w:t>init</w:t>
      </w:r>
      <w:proofErr w:type="spellEnd"/>
      <w:r w:rsidR="00027FCE">
        <w:t>“, „</w:t>
      </w:r>
      <w:proofErr w:type="spellStart"/>
      <w:r w:rsidR="00027FCE">
        <w:t>subscriptions</w:t>
      </w:r>
      <w:proofErr w:type="spellEnd"/>
      <w:r w:rsidR="00027FCE">
        <w:t>“, „</w:t>
      </w:r>
      <w:proofErr w:type="spellStart"/>
      <w:r w:rsidR="00027FCE">
        <w:t>view</w:t>
      </w:r>
      <w:proofErr w:type="spellEnd"/>
      <w:r w:rsidR="00027FCE">
        <w:t>“</w:t>
      </w:r>
      <w:r w:rsidR="006A65A0">
        <w:t xml:space="preserve"> und „update“ aufgeführt. </w:t>
      </w:r>
      <w:r w:rsidR="002543BD">
        <w:t xml:space="preserve">Die Daten werden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6A65A0">
        <w:t xml:space="preserve"> wird</w:t>
      </w:r>
      <w:r w:rsidR="004F5CE1">
        <w:t xml:space="preserve"> anschließend zugegriffen, wenn </w:t>
      </w:r>
      <w:r w:rsidR="006A65A0">
        <w:t>eine Aktualisierung stattfindet.</w:t>
      </w:r>
    </w:p>
    <w:p w14:paraId="64F6AFCF" w14:textId="0A23147D" w:rsidR="00BA2A74" w:rsidRDefault="000F326A" w:rsidP="008018F6">
      <w:r>
        <w:lastRenderedPageBreak/>
        <w:t xml:space="preserve">Eine besondere Herausforderung der Darstellungen war den CSV-Decoder zu erweitern und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 xml:space="preserve">Funktionen und den Datentypen, welche aber mit verschiedenen Anpassungen der Funktionen </w:t>
      </w:r>
      <w:r w:rsidR="00E43179">
        <w:t>gelöst</w:t>
      </w:r>
      <w:r w:rsidR="00F92F37">
        <w:t xml:space="preserve"> werden konnten.</w:t>
      </w:r>
      <w:r w:rsidR="00AD46CB">
        <w:t xml:space="preserve"> Die eigentliche Darstellung wurde jedoch fast so wie aus der Übung übernommen und </w:t>
      </w:r>
      <w:r w:rsidR="00E43179">
        <w:t>nahm</w:t>
      </w:r>
      <w:r w:rsidR="00AD46CB">
        <w:t xml:space="preserve"> </w:t>
      </w:r>
      <w:r w:rsidR="00FF11A6">
        <w:t xml:space="preserve">somit </w:t>
      </w:r>
      <w:r w:rsidR="00E43179">
        <w:t xml:space="preserve">verhältnismäßig wenig Zeit </w:t>
      </w:r>
      <w:r w:rsidR="00FF11A6">
        <w:t xml:space="preserve">in Anspruch. </w:t>
      </w:r>
      <w:r w:rsidR="00E43179">
        <w:t>Dasselbe</w:t>
      </w:r>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r w:rsidR="00847A5A">
        <w:fldChar w:fldCharType="begin"/>
      </w:r>
      <w:r w:rsidR="00847A5A">
        <w:instrText xml:space="preserve"> SEQ Abbildung \* ARABIC </w:instrText>
      </w:r>
      <w:r w:rsidR="00847A5A">
        <w:fldChar w:fldCharType="separate"/>
      </w:r>
      <w:r w:rsidR="004E3487">
        <w:rPr>
          <w:noProof/>
        </w:rPr>
        <w:t>4</w:t>
      </w:r>
      <w:r w:rsidR="00847A5A">
        <w:rPr>
          <w:noProof/>
        </w:rPr>
        <w:fldChar w:fldCharType="end"/>
      </w:r>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 xml:space="preserve">er verschieden Körpergrößen auch zu einem geringen </w:t>
      </w:r>
      <w:r w:rsidR="00055390">
        <w:lastRenderedPageBreak/>
        <w:t>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fldSimple w:instr=" SEQ Abbildung \* ARABIC ">
        <w:r w:rsidR="004E3487">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w:t>
      </w:r>
      <w:r w:rsidR="00A10B87">
        <w:lastRenderedPageBreak/>
        <w:t xml:space="preserve">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w:t>
      </w:r>
      <w:proofErr w:type="spellStart"/>
      <w:r w:rsidR="00EF3421">
        <w:t>bessern</w:t>
      </w:r>
      <w:proofErr w:type="spellEnd"/>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r w:rsidR="00847A5A">
        <w:fldChar w:fldCharType="begin"/>
      </w:r>
      <w:r w:rsidR="00847A5A">
        <w:instrText xml:space="preserve"> SEQ Abbildung \* ARABIC </w:instrText>
      </w:r>
      <w:r w:rsidR="00847A5A">
        <w:fldChar w:fldCharType="separate"/>
      </w:r>
      <w:r w:rsidR="004E3487">
        <w:rPr>
          <w:noProof/>
        </w:rPr>
        <w:t>6</w:t>
      </w:r>
      <w:r w:rsidR="00847A5A">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lastRenderedPageBreak/>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 xml:space="preserve">erden die beiden Arbeiten vorgestellt und </w:t>
      </w:r>
      <w:proofErr w:type="spellStart"/>
      <w:r w:rsidR="00EF4C7D">
        <w:t>unterschiede</w:t>
      </w:r>
      <w:proofErr w:type="spellEnd"/>
      <w:r w:rsidR="00EF4C7D">
        <w:t xml:space="preserve"> zwischen dieser und der vorgestellten Arbeiten hervorgehoben.</w:t>
      </w:r>
    </w:p>
    <w:p w14:paraId="441A2143" w14:textId="5D2FA72D"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E91B1C">
            <w:t>[15]</w:t>
          </w:r>
          <w:r w:rsidR="00875405">
            <w:fldChar w:fldCharType="end"/>
          </w:r>
        </w:sdtContent>
      </w:sdt>
    </w:p>
    <w:p w14:paraId="4B966090" w14:textId="3FC8BEA7"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E91B1C">
            <w:t>[15]</w:t>
          </w:r>
          <w:r w:rsidR="004252BA">
            <w:fldChar w:fldCharType="end"/>
          </w:r>
        </w:sdtContent>
      </w:sdt>
    </w:p>
    <w:p w14:paraId="198C6B26" w14:textId="52A715E4" w:rsidR="00E5433E" w:rsidRDefault="00485364" w:rsidP="00537FBC">
      <w:r>
        <w:lastRenderedPageBreak/>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E91B1C">
            <w:t>[16]</w:t>
          </w:r>
          <w:r w:rsidR="005D7C28">
            <w:fldChar w:fldCharType="end"/>
          </w:r>
        </w:sdtContent>
      </w:sdt>
    </w:p>
    <w:p w14:paraId="52D6FC7F" w14:textId="1FACDD2D" w:rsidR="00195D9F" w:rsidRDefault="005D7C28" w:rsidP="00537FBC">
      <w:r>
        <w:t xml:space="preserve">Der große </w:t>
      </w:r>
      <w:proofErr w:type="spellStart"/>
      <w:r>
        <w:t>unterschied</w:t>
      </w:r>
      <w:proofErr w:type="spellEnd"/>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E91B1C">
            <w:t>[16]</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lastRenderedPageBreak/>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 xml:space="preserve">Weiterhin sollte bei steigender Anzahl der Datenmengen über eine Kategorisierung der Daten nachgedacht </w:t>
      </w:r>
      <w:proofErr w:type="gramStart"/>
      <w:r w:rsidR="001B6234">
        <w:t>werden</w:t>
      </w:r>
      <w:proofErr w:type="gramEnd"/>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proofErr w:type="spellStart"/>
      <w:r w:rsidR="00C9174A">
        <w:t>um so</w:t>
      </w:r>
      <w:proofErr w:type="spellEnd"/>
      <w:r w:rsidR="00C9174A">
        <w:t xml:space="preserve">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2C2F830A" w14:textId="77777777" w:rsidR="00E91B1C" w:rsidRDefault="004D03E1" w:rsidP="00E91B1C">
          <w:pPr>
            <w:pStyle w:val="CitaviBibliographyEntry"/>
          </w:pPr>
          <w:r>
            <w:fldChar w:fldCharType="begin"/>
          </w:r>
          <w:r>
            <w:instrText>ADDIN CitaviBibliography</w:instrText>
          </w:r>
          <w:r>
            <w:fldChar w:fldCharType="separate"/>
          </w:r>
          <w:r w:rsidR="00E91B1C">
            <w:t>[1]</w:t>
          </w:r>
          <w:r w:rsidR="00E91B1C">
            <w:tab/>
          </w:r>
          <w:bookmarkStart w:id="39" w:name="_CTVL00187d62162ca34425db0e18a7c14bcac47"/>
          <w:r w:rsidR="00E91B1C">
            <w:t>P. Roca,</w:t>
          </w:r>
          <w:bookmarkEnd w:id="39"/>
          <w:r w:rsidR="00E91B1C">
            <w:t xml:space="preserve"> </w:t>
          </w:r>
          <w:r w:rsidR="00E91B1C" w:rsidRPr="00E91B1C">
            <w:rPr>
              <w:i/>
            </w:rPr>
            <w:t xml:space="preserve">State of the Vitivinicultural World in 2020, </w:t>
          </w:r>
          <w:r w:rsidR="00E91B1C" w:rsidRPr="00E91B1C">
            <w:t xml:space="preserve">o. O., </w:t>
          </w:r>
          <w:r w:rsidR="00E91B1C" w:rsidRPr="00E91B1C">
            <w:rPr>
              <w:b/>
            </w:rPr>
            <w:t>20.04.2021</w:t>
          </w:r>
          <w:r w:rsidR="00E91B1C" w:rsidRPr="00E91B1C">
            <w:t>.</w:t>
          </w:r>
        </w:p>
        <w:p w14:paraId="62BA29C5" w14:textId="77777777" w:rsidR="00E91B1C" w:rsidRDefault="00E91B1C" w:rsidP="00E91B1C">
          <w:pPr>
            <w:pStyle w:val="CitaviBibliographyEntry"/>
          </w:pPr>
          <w:r>
            <w:t>[2]</w:t>
          </w:r>
          <w:r>
            <w:tab/>
          </w:r>
          <w:bookmarkStart w:id="40" w:name="_CTVL001391b1ab3d9a54a7db3302a96d1fac0b0"/>
          <w:r>
            <w:t>M. Yi,</w:t>
          </w:r>
          <w:bookmarkEnd w:id="40"/>
          <w:r>
            <w:t xml:space="preserve"> </w:t>
          </w:r>
          <w:r w:rsidRPr="00E91B1C">
            <w:rPr>
              <w:i/>
            </w:rPr>
            <w:t xml:space="preserve">A Complete Guide to Scatter Plots, </w:t>
          </w:r>
          <w:r w:rsidRPr="00E91B1C">
            <w:t xml:space="preserve">https://chartio.com/learn/charts/what-is-a-scatter-plot/, </w:t>
          </w:r>
          <w:r w:rsidRPr="00E91B1C">
            <w:rPr>
              <w:b/>
            </w:rPr>
            <w:t>2019</w:t>
          </w:r>
          <w:r w:rsidRPr="00E91B1C">
            <w:t>.</w:t>
          </w:r>
        </w:p>
        <w:p w14:paraId="0C2402F9" w14:textId="77777777" w:rsidR="00E91B1C" w:rsidRDefault="00E91B1C" w:rsidP="00E91B1C">
          <w:pPr>
            <w:pStyle w:val="CitaviBibliographyEntry"/>
          </w:pPr>
          <w:r>
            <w:t>[3]</w:t>
          </w:r>
          <w:r>
            <w:tab/>
          </w:r>
          <w:bookmarkStart w:id="41" w:name="_CTVL001a5d94c2d3e5f43fca4f8405d4d7d4c5b"/>
          <w:r>
            <w:t>S. Few,</w:t>
          </w:r>
          <w:bookmarkEnd w:id="41"/>
          <w:r>
            <w:t xml:space="preserve"> </w:t>
          </w:r>
          <w:r w:rsidRPr="00E91B1C">
            <w:rPr>
              <w:i/>
            </w:rPr>
            <w:t xml:space="preserve">Multivariate Analysis Using Parallel Coordinates, </w:t>
          </w:r>
          <w:r w:rsidRPr="00E91B1C">
            <w:t xml:space="preserve">http://www.perceptualedge.com/articles/b-eye/parallel_coordinates.pdf, </w:t>
          </w:r>
          <w:r w:rsidRPr="00E91B1C">
            <w:rPr>
              <w:b/>
            </w:rPr>
            <w:t>2006</w:t>
          </w:r>
          <w:r w:rsidRPr="00E91B1C">
            <w:t>.</w:t>
          </w:r>
        </w:p>
        <w:p w14:paraId="23B2EBC5" w14:textId="77777777" w:rsidR="00E91B1C" w:rsidRDefault="00E91B1C" w:rsidP="00E91B1C">
          <w:pPr>
            <w:pStyle w:val="CitaviBibliographyEntry"/>
            <w:rPr>
              <w:b/>
            </w:rPr>
          </w:pPr>
          <w:r>
            <w:t>[4]</w:t>
          </w:r>
          <w:r>
            <w:tab/>
          </w:r>
          <w:bookmarkStart w:id="42" w:name="_CTVL001a369bd4dadfa4199b7f6512c3d0e0580"/>
          <w:r>
            <w:t>American Society for Quality,</w:t>
          </w:r>
          <w:bookmarkEnd w:id="42"/>
          <w:r>
            <w:t xml:space="preserve"> </w:t>
          </w:r>
          <w:r w:rsidRPr="00E91B1C">
            <w:rPr>
              <w:i/>
            </w:rPr>
            <w:t xml:space="preserve">What is a Tree Diagram? Systemic or Hierarchy Analysis | ASQ, </w:t>
          </w:r>
          <w:r w:rsidRPr="00E91B1C">
            <w:t xml:space="preserve">https://asq.org/quality-resources/tree-diagram, </w:t>
          </w:r>
          <w:r w:rsidRPr="00E91B1C">
            <w:rPr>
              <w:b/>
            </w:rPr>
            <w:t>o. J.</w:t>
          </w:r>
        </w:p>
        <w:p w14:paraId="3AC28046" w14:textId="77777777" w:rsidR="00E91B1C" w:rsidRDefault="00E91B1C" w:rsidP="00E91B1C">
          <w:pPr>
            <w:pStyle w:val="CitaviBibliographyEntry"/>
            <w:rPr>
              <w:b/>
            </w:rPr>
          </w:pPr>
          <w:r>
            <w:t>[5]</w:t>
          </w:r>
          <w:r>
            <w:tab/>
          </w:r>
          <w:bookmarkStart w:id="43" w:name="_CTVL001ff33293577c84d32968259d796b52c57"/>
          <w:r>
            <w:t>L. Beilmann,</w:t>
          </w:r>
          <w:bookmarkEnd w:id="43"/>
          <w:r>
            <w:t xml:space="preserve"> </w:t>
          </w:r>
          <w:r w:rsidRPr="00E91B1C">
            <w:rPr>
              <w:i/>
            </w:rPr>
            <w:t xml:space="preserve">Alkoholgehalt in Wein - Das solltest du unbedingt Wissen!, </w:t>
          </w:r>
          <w:r w:rsidRPr="00E91B1C">
            <w:t xml:space="preserve">https://wein-fuer-laien.de/weinwissen/alkoholgehalt-im-wein/, </w:t>
          </w:r>
          <w:r w:rsidRPr="00E91B1C">
            <w:rPr>
              <w:b/>
            </w:rPr>
            <w:t>o. J.</w:t>
          </w:r>
        </w:p>
        <w:p w14:paraId="33DE4186" w14:textId="77777777" w:rsidR="00E91B1C" w:rsidRDefault="00E91B1C" w:rsidP="00E91B1C">
          <w:pPr>
            <w:pStyle w:val="CitaviBibliographyEntry"/>
          </w:pPr>
          <w:r>
            <w:t>[6]</w:t>
          </w:r>
          <w:r>
            <w:tab/>
          </w:r>
          <w:bookmarkStart w:id="44" w:name="_CTVL001333615a5980e42f0be017e355212c6b8"/>
          <w:r>
            <w:t>M. Teufel,</w:t>
          </w:r>
          <w:bookmarkEnd w:id="44"/>
          <w:r>
            <w:t xml:space="preserve"> </w:t>
          </w:r>
          <w:r w:rsidRPr="00E91B1C">
            <w:rPr>
              <w:i/>
            </w:rPr>
            <w:t xml:space="preserve">Die richtige Trinktemperatur für Wein - warum wichtig?, </w:t>
          </w:r>
          <w:r w:rsidRPr="00E91B1C">
            <w:t xml:space="preserve">https://swisscave.com/de/swisscave-blog/post/die-richtige-trinktemperatur-fur-wein-warum-wichtig, </w:t>
          </w:r>
          <w:r w:rsidRPr="00E91B1C">
            <w:rPr>
              <w:b/>
            </w:rPr>
            <w:t>2021</w:t>
          </w:r>
          <w:r w:rsidRPr="00E91B1C">
            <w:t>.</w:t>
          </w:r>
        </w:p>
        <w:p w14:paraId="66E1F296" w14:textId="77777777" w:rsidR="00E91B1C" w:rsidRDefault="00E91B1C" w:rsidP="00E91B1C">
          <w:pPr>
            <w:pStyle w:val="CitaviBibliographyEntry"/>
            <w:rPr>
              <w:b/>
            </w:rPr>
          </w:pPr>
          <w:r>
            <w:t>[7]</w:t>
          </w:r>
          <w:r>
            <w:tab/>
          </w:r>
          <w:bookmarkStart w:id="45" w:name="_CTVL001fb8010cefe71444aaf891dda70e109b8"/>
          <w:r>
            <w:t>Brogsitter Weinversand,</w:t>
          </w:r>
          <w:bookmarkEnd w:id="45"/>
          <w:r>
            <w:t xml:space="preserve"> </w:t>
          </w:r>
          <w:r w:rsidRPr="00E91B1C">
            <w:rPr>
              <w:i/>
            </w:rPr>
            <w:t xml:space="preserve">Süße, </w:t>
          </w:r>
          <w:r w:rsidRPr="00E91B1C">
            <w:t xml:space="preserve">https://www.brogsitter.de/weinlexikon/suesse/#, </w:t>
          </w:r>
          <w:r w:rsidRPr="00E91B1C">
            <w:rPr>
              <w:b/>
            </w:rPr>
            <w:t>o. J.</w:t>
          </w:r>
        </w:p>
        <w:p w14:paraId="328DD5E8" w14:textId="77777777" w:rsidR="00E91B1C" w:rsidRDefault="00E91B1C" w:rsidP="00E91B1C">
          <w:pPr>
            <w:pStyle w:val="CitaviBibliographyEntry"/>
          </w:pPr>
          <w:r>
            <w:t>[8]</w:t>
          </w:r>
          <w:r>
            <w:tab/>
          </w:r>
          <w:bookmarkStart w:id="46" w:name="_CTVL001d5718d54071f4ea6b29e14cd8e806ce9"/>
          <w:r>
            <w:t>Weinkenner GmbH,</w:t>
          </w:r>
          <w:bookmarkEnd w:id="46"/>
          <w:r>
            <w:t xml:space="preserve"> </w:t>
          </w:r>
          <w:r w:rsidRPr="00E91B1C">
            <w:rPr>
              <w:i/>
            </w:rPr>
            <w:t xml:space="preserve">Die Säure | Weinkenner.de, </w:t>
          </w:r>
          <w:r w:rsidRPr="00E91B1C">
            <w:t xml:space="preserve">https://www.weinkenner.de/die-saeure/, </w:t>
          </w:r>
          <w:r w:rsidRPr="00E91B1C">
            <w:rPr>
              <w:b/>
            </w:rPr>
            <w:t>2011</w:t>
          </w:r>
          <w:r w:rsidRPr="00E91B1C">
            <w:t>.</w:t>
          </w:r>
        </w:p>
        <w:p w14:paraId="6131028C" w14:textId="77777777" w:rsidR="00E91B1C" w:rsidRDefault="00E91B1C" w:rsidP="00E91B1C">
          <w:pPr>
            <w:pStyle w:val="CitaviBibliographyEntry"/>
            <w:rPr>
              <w:b/>
            </w:rPr>
          </w:pPr>
          <w:r>
            <w:t>[9]</w:t>
          </w:r>
          <w:r>
            <w:tab/>
          </w:r>
          <w:bookmarkStart w:id="47" w:name="_CTVL001feae5290ed314213a08b4b79927e7f1a"/>
          <w:r>
            <w:t>Brogsitter Weinversand,</w:t>
          </w:r>
          <w:bookmarkEnd w:id="47"/>
          <w:r>
            <w:t xml:space="preserve"> </w:t>
          </w:r>
          <w:r w:rsidRPr="00E91B1C">
            <w:rPr>
              <w:i/>
            </w:rPr>
            <w:t xml:space="preserve">Körper, </w:t>
          </w:r>
          <w:r w:rsidRPr="00E91B1C">
            <w:t xml:space="preserve">https://www.brogsitter.de/weinlexikon/koerper/, </w:t>
          </w:r>
          <w:r w:rsidRPr="00E91B1C">
            <w:rPr>
              <w:b/>
            </w:rPr>
            <w:t>o. J.</w:t>
          </w:r>
        </w:p>
        <w:p w14:paraId="661C0D57" w14:textId="77777777" w:rsidR="00E91B1C" w:rsidRDefault="00E91B1C" w:rsidP="00E91B1C">
          <w:pPr>
            <w:pStyle w:val="CitaviBibliographyEntry"/>
            <w:rPr>
              <w:b/>
            </w:rPr>
          </w:pPr>
          <w:r>
            <w:t>[10]</w:t>
          </w:r>
          <w:r>
            <w:tab/>
          </w:r>
          <w:bookmarkStart w:id="48" w:name="_CTVL001cc82e137394a423f933de8904adc4a01"/>
          <w:r>
            <w:t>Brogsitter Weinversand,</w:t>
          </w:r>
          <w:bookmarkEnd w:id="48"/>
          <w:r>
            <w:t xml:space="preserve"> </w:t>
          </w:r>
          <w:r w:rsidRPr="00E91B1C">
            <w:rPr>
              <w:i/>
            </w:rPr>
            <w:t xml:space="preserve">Gerbstoffe, </w:t>
          </w:r>
          <w:r w:rsidRPr="00E91B1C">
            <w:t xml:space="preserve">https://www.brogsitter.de/weinlexikon/gerbstoffe/, </w:t>
          </w:r>
          <w:r w:rsidRPr="00E91B1C">
            <w:rPr>
              <w:b/>
            </w:rPr>
            <w:t>o. J.</w:t>
          </w:r>
        </w:p>
        <w:p w14:paraId="1DDACF18" w14:textId="77777777" w:rsidR="00E91B1C" w:rsidRDefault="00E91B1C" w:rsidP="00E91B1C">
          <w:pPr>
            <w:pStyle w:val="CitaviBibliographyEntry"/>
          </w:pPr>
          <w:r>
            <w:t>[11]</w:t>
          </w:r>
          <w:r>
            <w:tab/>
          </w:r>
          <w:bookmarkStart w:id="49" w:name="_CTVL0010cdb8943940a4f8480d87427a95c5420"/>
          <w:r>
            <w:t>Vineyard99,</w:t>
          </w:r>
          <w:bookmarkEnd w:id="49"/>
          <w:r>
            <w:t xml:space="preserve"> </w:t>
          </w:r>
          <w:r w:rsidRPr="00E91B1C">
            <w:rPr>
              <w:i/>
            </w:rPr>
            <w:t xml:space="preserve">Wein &amp; Wissen: Weinjahrgang – Geheimnis der Weinalterung, </w:t>
          </w:r>
          <w:r w:rsidRPr="00E91B1C">
            <w:t xml:space="preserve">https://www.vineyard99.de/weinjahrgang-und-weinalterung/, </w:t>
          </w:r>
          <w:r w:rsidRPr="00E91B1C">
            <w:rPr>
              <w:b/>
            </w:rPr>
            <w:t>2020</w:t>
          </w:r>
          <w:r w:rsidRPr="00E91B1C">
            <w:t>.</w:t>
          </w:r>
        </w:p>
        <w:p w14:paraId="4C930FE9" w14:textId="77777777" w:rsidR="00E91B1C" w:rsidRDefault="00E91B1C" w:rsidP="00E91B1C">
          <w:pPr>
            <w:pStyle w:val="CitaviBibliographyEntry"/>
          </w:pPr>
          <w:r>
            <w:t>[12]</w:t>
          </w:r>
          <w:r>
            <w:tab/>
          </w:r>
          <w:bookmarkStart w:id="50" w:name="_CTVL0012e7bfd3da50d47a68d5955c1d9965f62"/>
          <w:r>
            <w:t>dev7halo,</w:t>
          </w:r>
          <w:bookmarkEnd w:id="50"/>
          <w:r>
            <w:t xml:space="preserve"> </w:t>
          </w:r>
          <w:r w:rsidRPr="00E91B1C">
            <w:rPr>
              <w:i/>
            </w:rPr>
            <w:t xml:space="preserve">Wine Information, </w:t>
          </w:r>
          <w:r w:rsidRPr="00E91B1C">
            <w:t xml:space="preserve">https://www.kaggle.com/dev7halo/wine-information, </w:t>
          </w:r>
          <w:r w:rsidRPr="00E91B1C">
            <w:rPr>
              <w:b/>
            </w:rPr>
            <w:t>2021</w:t>
          </w:r>
          <w:r w:rsidRPr="00E91B1C">
            <w:t>.</w:t>
          </w:r>
        </w:p>
        <w:p w14:paraId="1A4707E1" w14:textId="77777777" w:rsidR="00E91B1C" w:rsidRDefault="00E91B1C" w:rsidP="00E91B1C">
          <w:pPr>
            <w:pStyle w:val="CitaviBibliographyEntry"/>
          </w:pPr>
          <w:r>
            <w:t>[13]</w:t>
          </w:r>
          <w:r>
            <w:tab/>
          </w:r>
          <w:bookmarkStart w:id="51" w:name="_CTVL001de0d2bf176b44ffe965d02a13c0574ad"/>
          <w:r>
            <w:t>Curran Kelleher,</w:t>
          </w:r>
          <w:bookmarkEnd w:id="51"/>
          <w:r>
            <w:t xml:space="preserve"> </w:t>
          </w:r>
          <w:r w:rsidRPr="00E91B1C">
            <w:rPr>
              <w:i/>
            </w:rPr>
            <w:t xml:space="preserve">World Countries Hierarchy, </w:t>
          </w:r>
          <w:r w:rsidRPr="00E91B1C">
            <w:t xml:space="preserve">https://gist.github.com/curran/1dd7ab046a4ed32380b21e81a38447aa/, </w:t>
          </w:r>
          <w:r w:rsidRPr="00E91B1C">
            <w:rPr>
              <w:b/>
            </w:rPr>
            <w:t>2015</w:t>
          </w:r>
          <w:r w:rsidRPr="00E91B1C">
            <w:t>.</w:t>
          </w:r>
        </w:p>
        <w:p w14:paraId="734CCA24" w14:textId="77777777" w:rsidR="00E91B1C" w:rsidRDefault="00E91B1C" w:rsidP="00E91B1C">
          <w:pPr>
            <w:pStyle w:val="CitaviBibliographyEntry"/>
            <w:rPr>
              <w:b/>
            </w:rPr>
          </w:pPr>
          <w:r>
            <w:t>[14]</w:t>
          </w:r>
          <w:r>
            <w:tab/>
          </w:r>
          <w:bookmarkStart w:id="52" w:name="_CTVL001c3184978b58f4dd08e329cedb983b006"/>
          <w:r>
            <w:t>XE.com Inc.,</w:t>
          </w:r>
          <w:bookmarkEnd w:id="52"/>
          <w:r>
            <w:t xml:space="preserve"> </w:t>
          </w:r>
          <w:r w:rsidRPr="00E91B1C">
            <w:rPr>
              <w:i/>
            </w:rPr>
            <w:t xml:space="preserve">1 EUR to KRW - Euros to South Korean Won Exchange Rate, </w:t>
          </w:r>
          <w:r w:rsidRPr="00E91B1C">
            <w:t xml:space="preserve">https://www.xe.com/currencyconverter/convert/?Amount=1&amp;From=EUR&amp;To=KRW, </w:t>
          </w:r>
          <w:r w:rsidRPr="00E91B1C">
            <w:rPr>
              <w:b/>
            </w:rPr>
            <w:t>o. J.</w:t>
          </w:r>
        </w:p>
        <w:p w14:paraId="0A05E79B" w14:textId="77777777" w:rsidR="00E91B1C" w:rsidRDefault="00E91B1C" w:rsidP="00E91B1C">
          <w:pPr>
            <w:pStyle w:val="CitaviBibliographyEntry"/>
          </w:pPr>
          <w:r>
            <w:t>[15]</w:t>
          </w:r>
          <w:r>
            <w:tab/>
          </w:r>
          <w:bookmarkStart w:id="53" w:name="_CTVL001aae1fe33cb2a40e78e0da70d00b2eb43"/>
          <w:r>
            <w:t>M. Petrova,</w:t>
          </w:r>
          <w:bookmarkEnd w:id="53"/>
          <w:r>
            <w:t xml:space="preserve"> </w:t>
          </w:r>
          <w:r w:rsidRPr="00E91B1C">
            <w:rPr>
              <w:i/>
            </w:rPr>
            <w:t xml:space="preserve">Web-basierte dynamische Visualisierung klinischer Daten, </w:t>
          </w:r>
          <w:r w:rsidRPr="00E91B1C">
            <w:t xml:space="preserve">https://www.nm.informatik.uni-muenchen.de/common/pub/Fopras/petr02/PDF-Version/petr02.pdf, </w:t>
          </w:r>
          <w:r w:rsidRPr="00E91B1C">
            <w:rPr>
              <w:b/>
            </w:rPr>
            <w:t>2002</w:t>
          </w:r>
          <w:r w:rsidRPr="00E91B1C">
            <w:t>.</w:t>
          </w:r>
        </w:p>
        <w:p w14:paraId="43FF3624" w14:textId="23FED75C" w:rsidR="004D03E1" w:rsidRDefault="00E91B1C" w:rsidP="00E91B1C">
          <w:pPr>
            <w:pStyle w:val="CitaviBibliographyEntry"/>
          </w:pPr>
          <w:r>
            <w:t>[16]</w:t>
          </w:r>
          <w:r>
            <w:tab/>
          </w:r>
          <w:bookmarkStart w:id="54" w:name="_CTVL0016f4df8312d3f4420976ab9a344f2f2a6"/>
          <w:r>
            <w:t>U. Fels,</w:t>
          </w:r>
          <w:bookmarkEnd w:id="54"/>
          <w:r>
            <w:t xml:space="preserve"> </w:t>
          </w:r>
          <w:r w:rsidRPr="00E91B1C">
            <w:rPr>
              <w:i/>
            </w:rPr>
            <w:t xml:space="preserve">Usability-Analyse des Programms Animated Scatter Plot, </w:t>
          </w:r>
          <w:r w:rsidRPr="00E91B1C">
            <w:t xml:space="preserve">https://repositum.tuwien.at/bitstream/20.500.12708/4082/2/Fels%20Ulrich%20-%202015%20-%20Usability%20Analyse%20des%20Programms%20Animated%20Scatter%20Plot.pdf, </w:t>
          </w:r>
          <w:r w:rsidRPr="00E91B1C">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5" w:name="_Toc80274865"/>
      <w:r>
        <w:lastRenderedPageBreak/>
        <w:t>Anhang</w:t>
      </w:r>
      <w:bookmarkEnd w:id="5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D69E9" w14:textId="77777777" w:rsidR="00847A5A" w:rsidRDefault="00847A5A" w:rsidP="00537FBC">
      <w:r>
        <w:separator/>
      </w:r>
    </w:p>
    <w:p w14:paraId="5254FCE4" w14:textId="77777777" w:rsidR="00847A5A" w:rsidRDefault="00847A5A" w:rsidP="00537FBC"/>
  </w:endnote>
  <w:endnote w:type="continuationSeparator" w:id="0">
    <w:p w14:paraId="5BA18CEA" w14:textId="77777777" w:rsidR="00847A5A" w:rsidRDefault="00847A5A" w:rsidP="00537FBC">
      <w:r>
        <w:continuationSeparator/>
      </w:r>
    </w:p>
    <w:p w14:paraId="5FA7CF89" w14:textId="77777777" w:rsidR="00847A5A" w:rsidRDefault="00847A5A" w:rsidP="00537FBC"/>
  </w:endnote>
  <w:endnote w:type="continuationNotice" w:id="1">
    <w:p w14:paraId="5F2CDD91" w14:textId="77777777" w:rsidR="00847A5A" w:rsidRDefault="00847A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886B4" w14:textId="77777777" w:rsidR="00847A5A" w:rsidRDefault="00847A5A" w:rsidP="00537FBC">
      <w:r>
        <w:separator/>
      </w:r>
    </w:p>
    <w:p w14:paraId="3B246F8C" w14:textId="77777777" w:rsidR="00847A5A" w:rsidRDefault="00847A5A" w:rsidP="00537FBC"/>
  </w:footnote>
  <w:footnote w:type="continuationSeparator" w:id="0">
    <w:p w14:paraId="2201F501" w14:textId="77777777" w:rsidR="00847A5A" w:rsidRDefault="00847A5A" w:rsidP="00537FBC">
      <w:r>
        <w:continuationSeparator/>
      </w:r>
    </w:p>
    <w:p w14:paraId="4020E9FA" w14:textId="77777777" w:rsidR="00847A5A" w:rsidRDefault="00847A5A" w:rsidP="00537FBC"/>
  </w:footnote>
  <w:footnote w:type="continuationNotice" w:id="1">
    <w:p w14:paraId="6E29A898" w14:textId="77777777" w:rsidR="00847A5A" w:rsidRDefault="00847A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56F2"/>
    <w:rsid w:val="000457B2"/>
    <w:rsid w:val="00045B7D"/>
    <w:rsid w:val="0004649A"/>
    <w:rsid w:val="00050A0E"/>
    <w:rsid w:val="00053E5F"/>
    <w:rsid w:val="00054A6C"/>
    <w:rsid w:val="00055390"/>
    <w:rsid w:val="00055E97"/>
    <w:rsid w:val="00057D06"/>
    <w:rsid w:val="0006184F"/>
    <w:rsid w:val="000647C8"/>
    <w:rsid w:val="00064D0E"/>
    <w:rsid w:val="000706D8"/>
    <w:rsid w:val="0007156A"/>
    <w:rsid w:val="00072255"/>
    <w:rsid w:val="00072AD7"/>
    <w:rsid w:val="00074483"/>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5B11"/>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1E1F"/>
    <w:rsid w:val="001E2839"/>
    <w:rsid w:val="001E5FB9"/>
    <w:rsid w:val="001E7B78"/>
    <w:rsid w:val="001E7F7D"/>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211E"/>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62A4"/>
    <w:rsid w:val="0027661B"/>
    <w:rsid w:val="0028129F"/>
    <w:rsid w:val="00283520"/>
    <w:rsid w:val="00294673"/>
    <w:rsid w:val="00295892"/>
    <w:rsid w:val="002A1E04"/>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7F1A"/>
    <w:rsid w:val="00313A0C"/>
    <w:rsid w:val="00315C6F"/>
    <w:rsid w:val="00315DCE"/>
    <w:rsid w:val="0031672F"/>
    <w:rsid w:val="003172F6"/>
    <w:rsid w:val="00320E2D"/>
    <w:rsid w:val="00321A5D"/>
    <w:rsid w:val="00321EB1"/>
    <w:rsid w:val="00321F80"/>
    <w:rsid w:val="003229A5"/>
    <w:rsid w:val="003256B8"/>
    <w:rsid w:val="0032757A"/>
    <w:rsid w:val="00327A32"/>
    <w:rsid w:val="003423A5"/>
    <w:rsid w:val="00342505"/>
    <w:rsid w:val="00342BEC"/>
    <w:rsid w:val="00342E0C"/>
    <w:rsid w:val="0034310D"/>
    <w:rsid w:val="0034344C"/>
    <w:rsid w:val="00343E42"/>
    <w:rsid w:val="00351BA2"/>
    <w:rsid w:val="00352DB3"/>
    <w:rsid w:val="00353A3F"/>
    <w:rsid w:val="003556FF"/>
    <w:rsid w:val="00355F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2B2"/>
    <w:rsid w:val="003D5B67"/>
    <w:rsid w:val="003D6A35"/>
    <w:rsid w:val="003E0CA3"/>
    <w:rsid w:val="003E48C3"/>
    <w:rsid w:val="003E657C"/>
    <w:rsid w:val="003E765D"/>
    <w:rsid w:val="003F6898"/>
    <w:rsid w:val="003F6E91"/>
    <w:rsid w:val="004001F9"/>
    <w:rsid w:val="00402089"/>
    <w:rsid w:val="00403527"/>
    <w:rsid w:val="00404EFD"/>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500FC"/>
    <w:rsid w:val="00450D10"/>
    <w:rsid w:val="004519A3"/>
    <w:rsid w:val="00454365"/>
    <w:rsid w:val="0045457D"/>
    <w:rsid w:val="00456BE8"/>
    <w:rsid w:val="00462FAD"/>
    <w:rsid w:val="004646F0"/>
    <w:rsid w:val="004648BD"/>
    <w:rsid w:val="00466568"/>
    <w:rsid w:val="00466741"/>
    <w:rsid w:val="00466C80"/>
    <w:rsid w:val="00472A57"/>
    <w:rsid w:val="00474819"/>
    <w:rsid w:val="00477941"/>
    <w:rsid w:val="004779E5"/>
    <w:rsid w:val="00480543"/>
    <w:rsid w:val="00484454"/>
    <w:rsid w:val="00485364"/>
    <w:rsid w:val="004866C1"/>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E17"/>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1F0A"/>
    <w:rsid w:val="005029BC"/>
    <w:rsid w:val="005036D2"/>
    <w:rsid w:val="00503DC6"/>
    <w:rsid w:val="005078EF"/>
    <w:rsid w:val="00510830"/>
    <w:rsid w:val="00513068"/>
    <w:rsid w:val="005147F5"/>
    <w:rsid w:val="005164B9"/>
    <w:rsid w:val="00520BCC"/>
    <w:rsid w:val="00521A6B"/>
    <w:rsid w:val="00521BD8"/>
    <w:rsid w:val="005241C5"/>
    <w:rsid w:val="00525654"/>
    <w:rsid w:val="00531DFF"/>
    <w:rsid w:val="00531FFE"/>
    <w:rsid w:val="005339DD"/>
    <w:rsid w:val="005358E1"/>
    <w:rsid w:val="00537FBC"/>
    <w:rsid w:val="0054059F"/>
    <w:rsid w:val="0054306E"/>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56E4"/>
    <w:rsid w:val="005868D7"/>
    <w:rsid w:val="0058775F"/>
    <w:rsid w:val="00592EA4"/>
    <w:rsid w:val="0059369C"/>
    <w:rsid w:val="005944A6"/>
    <w:rsid w:val="00597615"/>
    <w:rsid w:val="005A0AD7"/>
    <w:rsid w:val="005A2846"/>
    <w:rsid w:val="005A34DC"/>
    <w:rsid w:val="005A3644"/>
    <w:rsid w:val="005A3763"/>
    <w:rsid w:val="005A3C11"/>
    <w:rsid w:val="005A3F90"/>
    <w:rsid w:val="005A42C5"/>
    <w:rsid w:val="005A5B25"/>
    <w:rsid w:val="005A5D65"/>
    <w:rsid w:val="005A6747"/>
    <w:rsid w:val="005B4A9C"/>
    <w:rsid w:val="005B5A5B"/>
    <w:rsid w:val="005B6EAB"/>
    <w:rsid w:val="005B7470"/>
    <w:rsid w:val="005C175E"/>
    <w:rsid w:val="005C31BA"/>
    <w:rsid w:val="005C34A5"/>
    <w:rsid w:val="005C4645"/>
    <w:rsid w:val="005C50F9"/>
    <w:rsid w:val="005C607B"/>
    <w:rsid w:val="005C678C"/>
    <w:rsid w:val="005C7B94"/>
    <w:rsid w:val="005D170D"/>
    <w:rsid w:val="005D34E2"/>
    <w:rsid w:val="005D3DD7"/>
    <w:rsid w:val="005D4EE7"/>
    <w:rsid w:val="005D5DF6"/>
    <w:rsid w:val="005D7C28"/>
    <w:rsid w:val="005E19D8"/>
    <w:rsid w:val="005E20C2"/>
    <w:rsid w:val="005E248E"/>
    <w:rsid w:val="005E3C6B"/>
    <w:rsid w:val="005E4593"/>
    <w:rsid w:val="005E5910"/>
    <w:rsid w:val="005E780B"/>
    <w:rsid w:val="005F086E"/>
    <w:rsid w:val="005F4CFB"/>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2246A"/>
    <w:rsid w:val="006248F6"/>
    <w:rsid w:val="00625008"/>
    <w:rsid w:val="00625221"/>
    <w:rsid w:val="00631FED"/>
    <w:rsid w:val="006400D7"/>
    <w:rsid w:val="006409F0"/>
    <w:rsid w:val="00641A0B"/>
    <w:rsid w:val="00641C86"/>
    <w:rsid w:val="00642023"/>
    <w:rsid w:val="00642138"/>
    <w:rsid w:val="00643664"/>
    <w:rsid w:val="006463DA"/>
    <w:rsid w:val="00647CAF"/>
    <w:rsid w:val="00650772"/>
    <w:rsid w:val="006507B0"/>
    <w:rsid w:val="00652848"/>
    <w:rsid w:val="00654BC8"/>
    <w:rsid w:val="00656F12"/>
    <w:rsid w:val="0065757E"/>
    <w:rsid w:val="006635EE"/>
    <w:rsid w:val="00663725"/>
    <w:rsid w:val="00664491"/>
    <w:rsid w:val="006662A6"/>
    <w:rsid w:val="00667607"/>
    <w:rsid w:val="006706C3"/>
    <w:rsid w:val="00670E84"/>
    <w:rsid w:val="0067120D"/>
    <w:rsid w:val="00671262"/>
    <w:rsid w:val="006714ED"/>
    <w:rsid w:val="006722A0"/>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3782"/>
    <w:rsid w:val="006B6025"/>
    <w:rsid w:val="006B6576"/>
    <w:rsid w:val="006B65F2"/>
    <w:rsid w:val="006C070E"/>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7B5E"/>
    <w:rsid w:val="006F1022"/>
    <w:rsid w:val="006F228E"/>
    <w:rsid w:val="006F296F"/>
    <w:rsid w:val="006F366D"/>
    <w:rsid w:val="006F3D80"/>
    <w:rsid w:val="006F57D7"/>
    <w:rsid w:val="006F58CF"/>
    <w:rsid w:val="00703B40"/>
    <w:rsid w:val="00706044"/>
    <w:rsid w:val="0070775F"/>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75F"/>
    <w:rsid w:val="007434A6"/>
    <w:rsid w:val="007455DE"/>
    <w:rsid w:val="00746E16"/>
    <w:rsid w:val="007470E3"/>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94A"/>
    <w:rsid w:val="00783F22"/>
    <w:rsid w:val="0079027C"/>
    <w:rsid w:val="007909A9"/>
    <w:rsid w:val="00790CAA"/>
    <w:rsid w:val="00792548"/>
    <w:rsid w:val="00792911"/>
    <w:rsid w:val="007930D3"/>
    <w:rsid w:val="0079322C"/>
    <w:rsid w:val="00795772"/>
    <w:rsid w:val="007A1DA8"/>
    <w:rsid w:val="007A3D3B"/>
    <w:rsid w:val="007A6428"/>
    <w:rsid w:val="007A66FB"/>
    <w:rsid w:val="007A6F39"/>
    <w:rsid w:val="007B1754"/>
    <w:rsid w:val="007B1969"/>
    <w:rsid w:val="007B1F52"/>
    <w:rsid w:val="007B4903"/>
    <w:rsid w:val="007B5DAF"/>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7F2730"/>
    <w:rsid w:val="0080002D"/>
    <w:rsid w:val="008018F6"/>
    <w:rsid w:val="008033C4"/>
    <w:rsid w:val="00803BD7"/>
    <w:rsid w:val="00806EF0"/>
    <w:rsid w:val="00807763"/>
    <w:rsid w:val="00814977"/>
    <w:rsid w:val="008202F5"/>
    <w:rsid w:val="008218B4"/>
    <w:rsid w:val="008225DC"/>
    <w:rsid w:val="008239A0"/>
    <w:rsid w:val="00823F5C"/>
    <w:rsid w:val="00824249"/>
    <w:rsid w:val="00824EBC"/>
    <w:rsid w:val="008254EF"/>
    <w:rsid w:val="00827B1A"/>
    <w:rsid w:val="008310C6"/>
    <w:rsid w:val="00832098"/>
    <w:rsid w:val="00834BA0"/>
    <w:rsid w:val="00835E52"/>
    <w:rsid w:val="0083628C"/>
    <w:rsid w:val="00837B88"/>
    <w:rsid w:val="00842032"/>
    <w:rsid w:val="0084660C"/>
    <w:rsid w:val="00847608"/>
    <w:rsid w:val="00847A5A"/>
    <w:rsid w:val="00847C39"/>
    <w:rsid w:val="00852DC0"/>
    <w:rsid w:val="00853F42"/>
    <w:rsid w:val="0085434F"/>
    <w:rsid w:val="0085712C"/>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C7335"/>
    <w:rsid w:val="008D0459"/>
    <w:rsid w:val="008D1041"/>
    <w:rsid w:val="008D217E"/>
    <w:rsid w:val="008D22D0"/>
    <w:rsid w:val="008D2BE8"/>
    <w:rsid w:val="008D4491"/>
    <w:rsid w:val="008D4BEB"/>
    <w:rsid w:val="008D5147"/>
    <w:rsid w:val="008D6AA7"/>
    <w:rsid w:val="008D7383"/>
    <w:rsid w:val="008E052A"/>
    <w:rsid w:val="008E29DF"/>
    <w:rsid w:val="008E2EA9"/>
    <w:rsid w:val="008E424E"/>
    <w:rsid w:val="008E499A"/>
    <w:rsid w:val="008E4AA4"/>
    <w:rsid w:val="008F1476"/>
    <w:rsid w:val="008F41D5"/>
    <w:rsid w:val="008F593C"/>
    <w:rsid w:val="008F7E87"/>
    <w:rsid w:val="00900BA8"/>
    <w:rsid w:val="00901490"/>
    <w:rsid w:val="009024D1"/>
    <w:rsid w:val="009039CD"/>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712C"/>
    <w:rsid w:val="00950086"/>
    <w:rsid w:val="009536E9"/>
    <w:rsid w:val="00953A9F"/>
    <w:rsid w:val="00954B2C"/>
    <w:rsid w:val="00954F30"/>
    <w:rsid w:val="00955145"/>
    <w:rsid w:val="00955518"/>
    <w:rsid w:val="009566A5"/>
    <w:rsid w:val="00957E1F"/>
    <w:rsid w:val="00960F5A"/>
    <w:rsid w:val="00962032"/>
    <w:rsid w:val="009647F5"/>
    <w:rsid w:val="00966DC0"/>
    <w:rsid w:val="00973EEC"/>
    <w:rsid w:val="009746C6"/>
    <w:rsid w:val="009746FA"/>
    <w:rsid w:val="00977878"/>
    <w:rsid w:val="00977B15"/>
    <w:rsid w:val="009813A3"/>
    <w:rsid w:val="009852CC"/>
    <w:rsid w:val="00985D79"/>
    <w:rsid w:val="00985FF2"/>
    <w:rsid w:val="00986ABF"/>
    <w:rsid w:val="00986C15"/>
    <w:rsid w:val="0099095A"/>
    <w:rsid w:val="00990D71"/>
    <w:rsid w:val="009915B9"/>
    <w:rsid w:val="00991D39"/>
    <w:rsid w:val="00993AFE"/>
    <w:rsid w:val="00997FE8"/>
    <w:rsid w:val="009A088F"/>
    <w:rsid w:val="009A3BE3"/>
    <w:rsid w:val="009A4210"/>
    <w:rsid w:val="009A442F"/>
    <w:rsid w:val="009A5BBB"/>
    <w:rsid w:val="009B0A39"/>
    <w:rsid w:val="009B2478"/>
    <w:rsid w:val="009B4D10"/>
    <w:rsid w:val="009B5A71"/>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5BB1"/>
    <w:rsid w:val="00A274B2"/>
    <w:rsid w:val="00A275B4"/>
    <w:rsid w:val="00A31DB5"/>
    <w:rsid w:val="00A31E0E"/>
    <w:rsid w:val="00A32A54"/>
    <w:rsid w:val="00A3418D"/>
    <w:rsid w:val="00A34A7B"/>
    <w:rsid w:val="00A43344"/>
    <w:rsid w:val="00A50D41"/>
    <w:rsid w:val="00A51482"/>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854B8"/>
    <w:rsid w:val="00A8554F"/>
    <w:rsid w:val="00A86F9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1547"/>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5BCF"/>
    <w:rsid w:val="00B56807"/>
    <w:rsid w:val="00B56EF3"/>
    <w:rsid w:val="00B57A1B"/>
    <w:rsid w:val="00B602AC"/>
    <w:rsid w:val="00B60BFF"/>
    <w:rsid w:val="00B61688"/>
    <w:rsid w:val="00B617E4"/>
    <w:rsid w:val="00B66547"/>
    <w:rsid w:val="00B71716"/>
    <w:rsid w:val="00B71EAA"/>
    <w:rsid w:val="00B71FF7"/>
    <w:rsid w:val="00B74FA4"/>
    <w:rsid w:val="00B77DCC"/>
    <w:rsid w:val="00B80F07"/>
    <w:rsid w:val="00B82B58"/>
    <w:rsid w:val="00B83701"/>
    <w:rsid w:val="00B907CC"/>
    <w:rsid w:val="00B9496C"/>
    <w:rsid w:val="00B949E7"/>
    <w:rsid w:val="00B954E8"/>
    <w:rsid w:val="00B95520"/>
    <w:rsid w:val="00B95F50"/>
    <w:rsid w:val="00B976BB"/>
    <w:rsid w:val="00BA2A74"/>
    <w:rsid w:val="00BA403B"/>
    <w:rsid w:val="00BB0C20"/>
    <w:rsid w:val="00BB15E1"/>
    <w:rsid w:val="00BB241A"/>
    <w:rsid w:val="00BB54E2"/>
    <w:rsid w:val="00BB7F53"/>
    <w:rsid w:val="00BC01EF"/>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2D4"/>
    <w:rsid w:val="00C329E4"/>
    <w:rsid w:val="00C32A31"/>
    <w:rsid w:val="00C33DA8"/>
    <w:rsid w:val="00C34488"/>
    <w:rsid w:val="00C36E0E"/>
    <w:rsid w:val="00C406F8"/>
    <w:rsid w:val="00C41DC5"/>
    <w:rsid w:val="00C42A22"/>
    <w:rsid w:val="00C44578"/>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719"/>
    <w:rsid w:val="00C81A9E"/>
    <w:rsid w:val="00C826B0"/>
    <w:rsid w:val="00C82767"/>
    <w:rsid w:val="00C90547"/>
    <w:rsid w:val="00C9174A"/>
    <w:rsid w:val="00C949EE"/>
    <w:rsid w:val="00C96553"/>
    <w:rsid w:val="00C968AB"/>
    <w:rsid w:val="00CA05A2"/>
    <w:rsid w:val="00CA1ABA"/>
    <w:rsid w:val="00CA21B3"/>
    <w:rsid w:val="00CA40A4"/>
    <w:rsid w:val="00CA5466"/>
    <w:rsid w:val="00CA7BEB"/>
    <w:rsid w:val="00CB027B"/>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EF7"/>
    <w:rsid w:val="00CE76AF"/>
    <w:rsid w:val="00CE7CF0"/>
    <w:rsid w:val="00CF001C"/>
    <w:rsid w:val="00CF11B1"/>
    <w:rsid w:val="00CF30E6"/>
    <w:rsid w:val="00CF5FAB"/>
    <w:rsid w:val="00CF5FEC"/>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90BD2"/>
    <w:rsid w:val="00D91E62"/>
    <w:rsid w:val="00D94AFB"/>
    <w:rsid w:val="00D973B1"/>
    <w:rsid w:val="00DA317A"/>
    <w:rsid w:val="00DA5885"/>
    <w:rsid w:val="00DB2942"/>
    <w:rsid w:val="00DB3AA6"/>
    <w:rsid w:val="00DB3DB6"/>
    <w:rsid w:val="00DB4756"/>
    <w:rsid w:val="00DC02D4"/>
    <w:rsid w:val="00DC0498"/>
    <w:rsid w:val="00DC21E2"/>
    <w:rsid w:val="00DC34E9"/>
    <w:rsid w:val="00DC5144"/>
    <w:rsid w:val="00DC55E8"/>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37CB"/>
    <w:rsid w:val="00EB53FA"/>
    <w:rsid w:val="00EC32A9"/>
    <w:rsid w:val="00EC4014"/>
    <w:rsid w:val="00EC43CB"/>
    <w:rsid w:val="00EC4536"/>
    <w:rsid w:val="00EC50BC"/>
    <w:rsid w:val="00EC5107"/>
    <w:rsid w:val="00EC5C9A"/>
    <w:rsid w:val="00EC65B5"/>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B08"/>
    <w:rsid w:val="00F40894"/>
    <w:rsid w:val="00F40BFB"/>
    <w:rsid w:val="00F4111C"/>
    <w:rsid w:val="00F41A14"/>
    <w:rsid w:val="00F41A69"/>
    <w:rsid w:val="00F42313"/>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D71CB"/>
    <w:rsid w:val="00FE0172"/>
    <w:rsid w:val="00FE0969"/>
    <w:rsid w:val="00FE24A8"/>
    <w:rsid w:val="00FE4BC6"/>
    <w:rsid w:val="00FE5E89"/>
    <w:rsid w:val="00FE5FB4"/>
    <w:rsid w:val="00FE6346"/>
    <w:rsid w:val="00FE71BD"/>
    <w:rsid w:val="00FF023E"/>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215A8E"/>
    <w:rsid w:val="00354EF6"/>
    <w:rsid w:val="003C59CF"/>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3388</Words>
  <Characters>147351</Characters>
  <Application>Microsoft Office Word</Application>
  <DocSecurity>0</DocSecurity>
  <Lines>1227</Lines>
  <Paragraphs>3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435</cp:revision>
  <cp:lastPrinted>2021-08-25T12:08:00Z</cp:lastPrinted>
  <dcterms:created xsi:type="dcterms:W3CDTF">2021-07-07T08:34:00Z</dcterms:created>
  <dcterms:modified xsi:type="dcterms:W3CDTF">2021-09-0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